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057E79">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057E79">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057E79">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057E79">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057E79">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057E79">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057E79">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057E79">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057E79">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057E79">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057E79">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057E79">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057E79">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057E79">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057E79">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057E79">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057E79">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057E79">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057E79">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057E79">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057E79">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057E79">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057E79">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057E79">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057E79">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057E79">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057E79">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057E79">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057E79">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057E79">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057E79">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057E79">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057E79">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057E79">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057E79">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057E79">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057E79">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057E79">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057E79">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057E79">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057E79">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057E79">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057E79">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057E79">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057E79">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057E79">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057E79">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057E79">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057E79">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057E79">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057E79">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057E79">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057E79">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057E79">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057E79">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057E79">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057E79">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057E79">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057E79">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057E79">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3532ACAD"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257E1">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36825423"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1257E1">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183FEFC2"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257E1">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05B829E4"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77777777" w:rsidR="00F25F74" w:rsidRDefault="00F25F74" w:rsidP="00F25F74">
      <w:pPr>
        <w:ind w:firstLine="567"/>
        <w:rPr>
          <w:lang w:val="pt-PT" w:eastAsia="x-none"/>
        </w:rPr>
      </w:pPr>
      <w:r>
        <w:rPr>
          <w:lang w:val="pt-PT" w:eastAsia="x-none"/>
        </w:rPr>
        <w:t xml:space="preserve">Uma das etapas mais importantes, para o desenvolvimento de modelos preditivos é o tratamento da base de dados. Este processo é importante na medida em que permite que não sejam incluídos valores errados, valores omissos e variáveis inócuas. </w:t>
      </w:r>
    </w:p>
    <w:p w14:paraId="052BCB2D" w14:textId="6116BCE5" w:rsidR="00F25F74" w:rsidRDefault="00F25F74" w:rsidP="00382DA9">
      <w:pPr>
        <w:ind w:firstLine="567"/>
        <w:rPr>
          <w:lang w:val="pt-PT" w:eastAsia="x-none"/>
        </w:rPr>
      </w:pPr>
      <w:r>
        <w:rPr>
          <w:lang w:val="pt-PT" w:eastAsia="x-none"/>
        </w:rPr>
        <w:t xml:space="preserve">A base de dados inicial para este projeto, apresentava-se com informação de 511 indivíduos e com 124 colunas, com informação relativa a </w:t>
      </w:r>
      <w:r w:rsidRPr="001264D6">
        <w:rPr>
          <w:lang w:val="pt-PT" w:eastAsia="x-none"/>
        </w:rPr>
        <w:t>indivíduos que passaram pelas Urgências de um Hospital português entre 2014 e 201</w:t>
      </w:r>
      <w:r>
        <w:rPr>
          <w:lang w:val="pt-PT" w:eastAsia="x-none"/>
        </w:rPr>
        <w:t>6. Neste conjunto de dados estavam</w:t>
      </w:r>
      <w:r w:rsidRPr="001264D6">
        <w:rPr>
          <w:lang w:val="pt-PT" w:eastAsia="x-none"/>
        </w:rPr>
        <w:t xml:space="preserve"> recolhid</w:t>
      </w:r>
      <w:r>
        <w:rPr>
          <w:lang w:val="pt-PT" w:eastAsia="x-none"/>
        </w:rPr>
        <w:t>a</w:t>
      </w:r>
      <w:r w:rsidRPr="001264D6">
        <w:rPr>
          <w:lang w:val="pt-PT" w:eastAsia="x-none"/>
        </w:rPr>
        <w:t xml:space="preserve">s os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lastRenderedPageBreak/>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p>
    <w:p w14:paraId="005C7865" w14:textId="321CE5DE" w:rsidR="00106AA5" w:rsidRPr="006C0E21" w:rsidRDefault="0071685F" w:rsidP="00106AA5">
      <w:pPr>
        <w:pStyle w:val="Heading2"/>
        <w:rPr>
          <w:lang w:val="pt-PT"/>
        </w:rPr>
      </w:pPr>
      <w:bookmarkStart w:id="62" w:name="_Toc87639337"/>
      <w:r>
        <w:rPr>
          <w:lang w:val="pt-PT"/>
        </w:rPr>
        <w:t>Preparação inicial</w:t>
      </w:r>
      <w:r w:rsidR="00106AA5">
        <w:rPr>
          <w:lang w:val="pt-PT"/>
        </w:rPr>
        <w:t xml:space="preserve"> da base de dados</w:t>
      </w:r>
      <w:bookmarkEnd w:id="62"/>
      <w:r w:rsidR="00106AA5">
        <w:rPr>
          <w:lang w:val="pt-PT"/>
        </w:rPr>
        <w:t xml:space="preserve"> </w:t>
      </w:r>
    </w:p>
    <w:p w14:paraId="0D41FE79" w14:textId="1DA95F42" w:rsidR="0070187A" w:rsidRDefault="00F313FD" w:rsidP="006436EC">
      <w:pPr>
        <w:ind w:firstLine="567"/>
        <w:rPr>
          <w:lang w:val="pt-PT" w:eastAsia="x-none"/>
        </w:rPr>
      </w:pPr>
      <w:r>
        <w:rPr>
          <w:lang w:val="pt-PT" w:eastAsia="x-none"/>
        </w:rPr>
        <w:t xml:space="preserve">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 xml:space="preserve">(RASS, </w:t>
      </w:r>
      <w:proofErr w:type="spellStart"/>
      <w:r w:rsidR="00114AD5">
        <w:rPr>
          <w:lang w:val="pt-PT" w:eastAsia="x-none"/>
        </w:rPr>
        <w:t>Falta_atenção_auditiva</w:t>
      </w:r>
      <w:proofErr w:type="spellEnd"/>
      <w:r w:rsidR="00114AD5">
        <w:rPr>
          <w:lang w:val="pt-PT" w:eastAsia="x-none"/>
        </w:rPr>
        <w:t xml:space="preserve">, </w:t>
      </w:r>
      <w:proofErr w:type="spellStart"/>
      <w:r w:rsidR="00114AD5">
        <w:rPr>
          <w:lang w:val="pt-PT" w:eastAsia="x-none"/>
        </w:rPr>
        <w:t>Falta_atenção_visual</w:t>
      </w:r>
      <w:proofErr w:type="spellEnd"/>
      <w:r w:rsidR="00114AD5">
        <w:rPr>
          <w:lang w:val="pt-PT" w:eastAsia="x-none"/>
        </w:rPr>
        <w:t>)</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117577">
        <w:rPr>
          <w:lang w:val="pt-PT" w:eastAsia="x-none"/>
        </w:rPr>
        <w:t xml:space="preserve">, </w:t>
      </w:r>
      <w:proofErr w:type="spellStart"/>
      <w:r w:rsidR="00117577">
        <w:rPr>
          <w:lang w:val="pt-PT" w:eastAsia="x-none"/>
        </w:rPr>
        <w:t>mexazolam</w:t>
      </w:r>
      <w:proofErr w:type="spellEnd"/>
      <w:r w:rsidR="00117577">
        <w:rPr>
          <w:lang w:val="pt-PT" w:eastAsia="x-none"/>
        </w:rPr>
        <w:t xml:space="preserve"> </w:t>
      </w:r>
      <w:r w:rsidR="003A40C0">
        <w:rPr>
          <w:lang w:val="pt-PT" w:eastAsia="x-none"/>
        </w:rPr>
        <w:t xml:space="preserve">e </w:t>
      </w:r>
      <w:proofErr w:type="spellStart"/>
      <w:r w:rsidR="003A40C0">
        <w:rPr>
          <w:lang w:val="pt-PT" w:eastAsia="x-none"/>
        </w:rPr>
        <w:t>lorazepam</w:t>
      </w:r>
      <w:proofErr w:type="spellEnd"/>
      <w:r w:rsidR="003A40C0">
        <w:rPr>
          <w:lang w:val="pt-PT" w:eastAsia="x-none"/>
        </w:rPr>
        <w:t xml:space="preserve">.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35B0B162"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w:t>
      </w:r>
      <w:r w:rsidR="00530F56">
        <w:rPr>
          <w:lang w:val="pt-PT" w:eastAsia="x-none"/>
        </w:rPr>
        <w:lastRenderedPageBreak/>
        <w:t xml:space="preserve">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3" w:name="_Toc87639338"/>
      <w:r w:rsidRPr="006D1F1E">
        <w:rPr>
          <w:lang w:val="pt-PT"/>
        </w:rPr>
        <w:t>Idade</w:t>
      </w:r>
      <w:bookmarkEnd w:id="63"/>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4" w:name="_Toc87639339"/>
      <w:r>
        <w:rPr>
          <w:lang w:val="pt-PT"/>
        </w:rPr>
        <w:t>Género</w:t>
      </w:r>
      <w:bookmarkEnd w:id="64"/>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5" w:name="_Toc87639340"/>
      <w:r w:rsidRPr="006D1F1E">
        <w:rPr>
          <w:lang w:val="pt-PT"/>
        </w:rPr>
        <w:t>Tempo de permanência na urgência</w:t>
      </w:r>
      <w:bookmarkEnd w:id="65"/>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6" w:name="_Toc87639341"/>
      <w:r>
        <w:rPr>
          <w:lang w:val="pt-PT"/>
        </w:rPr>
        <w:t>Grupo de diagnóstico</w:t>
      </w:r>
      <w:bookmarkEnd w:id="66"/>
    </w:p>
    <w:p w14:paraId="198435CE" w14:textId="30BA0F1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w:t>
      </w:r>
      <w:r w:rsidR="008021A2">
        <w:rPr>
          <w:lang w:val="pt-PT" w:eastAsia="x-none"/>
        </w:rPr>
        <w:lastRenderedPageBreak/>
        <w:t>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394E435A" w:rsidR="00AA223A" w:rsidRDefault="00AA223A" w:rsidP="00AA223A">
      <w:pPr>
        <w:pStyle w:val="Caption"/>
        <w:keepNext/>
        <w:jc w:val="center"/>
      </w:pPr>
      <w:bookmarkStart w:id="67" w:name="_Ref86918448"/>
      <w:bookmarkStart w:id="68" w:name="_Toc87639378"/>
      <w:proofErr w:type="spellStart"/>
      <w:r>
        <w:t>Tabela</w:t>
      </w:r>
      <w:proofErr w:type="spellEnd"/>
      <w:r>
        <w:t xml:space="preserve"> </w:t>
      </w:r>
      <w:r>
        <w:fldChar w:fldCharType="begin"/>
      </w:r>
      <w:r>
        <w:instrText xml:space="preserve"> SEQ Tabela \* ARABIC </w:instrText>
      </w:r>
      <w:r>
        <w:fldChar w:fldCharType="separate"/>
      </w:r>
      <w:r w:rsidR="001257E1">
        <w:rPr>
          <w:noProof/>
        </w:rPr>
        <w:t>4</w:t>
      </w:r>
      <w:r>
        <w:fldChar w:fldCharType="end"/>
      </w:r>
      <w:bookmarkEnd w:id="67"/>
      <w:r>
        <w:t xml:space="preserve"> - </w:t>
      </w:r>
      <w:proofErr w:type="spellStart"/>
      <w:r>
        <w:t>Codificação</w:t>
      </w:r>
      <w:proofErr w:type="spellEnd"/>
      <w:r>
        <w:t xml:space="preserve"> das </w:t>
      </w:r>
      <w:proofErr w:type="spellStart"/>
      <w:r>
        <w:t>especialidades</w:t>
      </w:r>
      <w:bookmarkEnd w:id="68"/>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9" w:name="_Toc87639342"/>
      <w:proofErr w:type="spellStart"/>
      <w:r w:rsidRPr="00D7114D">
        <w:t>Análises</w:t>
      </w:r>
      <w:proofErr w:type="spellEnd"/>
      <w:r w:rsidRPr="00D7114D">
        <w:t xml:space="preserve"> </w:t>
      </w:r>
      <w:proofErr w:type="spellStart"/>
      <w:r w:rsidR="00F948E1" w:rsidRPr="00D7114D">
        <w:t>laboratoriais</w:t>
      </w:r>
      <w:bookmarkEnd w:id="69"/>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lastRenderedPageBreak/>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0" w:name="_Toc87639343"/>
      <w:r>
        <w:rPr>
          <w:lang w:val="pt-PT"/>
        </w:rPr>
        <w:t>Medicamentos</w:t>
      </w:r>
      <w:bookmarkEnd w:id="70"/>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56D60851" w14:textId="6C09E902" w:rsidR="00D95F5F" w:rsidRDefault="0084260B" w:rsidP="00D95F5F">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784C391E" w:rsidR="00C51DBC" w:rsidRPr="00C51DBC" w:rsidRDefault="00C51DBC" w:rsidP="00C51DBC">
      <w:pPr>
        <w:pStyle w:val="Caption"/>
        <w:keepNext/>
        <w:rPr>
          <w:lang w:val="pt-BR"/>
        </w:rPr>
      </w:pPr>
      <w:bookmarkStart w:id="71" w:name="_Ref79181970"/>
      <w:bookmarkStart w:id="72" w:name="_Toc87639379"/>
      <w:r w:rsidRPr="00C51DBC">
        <w:rPr>
          <w:lang w:val="pt-BR"/>
        </w:rPr>
        <w:t xml:space="preserve">Tabela </w:t>
      </w:r>
      <w:r>
        <w:fldChar w:fldCharType="begin"/>
      </w:r>
      <w:r w:rsidRPr="00C51DBC">
        <w:rPr>
          <w:lang w:val="pt-BR"/>
        </w:rPr>
        <w:instrText xml:space="preserve"> SEQ Tabela \* ARABIC </w:instrText>
      </w:r>
      <w:r>
        <w:fldChar w:fldCharType="separate"/>
      </w:r>
      <w:r w:rsidR="001257E1">
        <w:rPr>
          <w:noProof/>
          <w:lang w:val="pt-BR"/>
        </w:rPr>
        <w:t>5</w:t>
      </w:r>
      <w:r>
        <w:fldChar w:fldCharType="end"/>
      </w:r>
      <w:bookmarkEnd w:id="71"/>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72"/>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CB1C2B"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7A3A6E1F" w14:textId="45F2C40F" w:rsidR="00842B3F" w:rsidRPr="001264D6" w:rsidRDefault="00842B3F" w:rsidP="00842B3F">
            <w:pPr>
              <w:rPr>
                <w:lang w:val="pt-PT" w:eastAsia="x-none"/>
              </w:rPr>
            </w:pPr>
            <w:proofErr w:type="spellStart"/>
            <w:r w:rsidRPr="001264D6">
              <w:rPr>
                <w:lang w:val="pt-PT" w:eastAsia="x-none"/>
              </w:rPr>
              <w:t>Haloperidol</w:t>
            </w:r>
            <w:proofErr w:type="spellEnd"/>
            <w:r w:rsidR="00261EA9">
              <w:rPr>
                <w:lang w:val="pt-PT" w:eastAsia="x-none"/>
              </w:rPr>
              <w:t xml:space="preserve"> (S)</w:t>
            </w:r>
          </w:p>
          <w:p w14:paraId="2E9FA308" w14:textId="51C41F0F" w:rsidR="00842B3F" w:rsidRPr="001264D6" w:rsidRDefault="00842B3F" w:rsidP="00842B3F">
            <w:pPr>
              <w:rPr>
                <w:lang w:val="pt-PT" w:eastAsia="x-none"/>
              </w:rPr>
            </w:pPr>
            <w:proofErr w:type="spellStart"/>
            <w:r w:rsidRPr="001264D6">
              <w:rPr>
                <w:lang w:val="pt-PT" w:eastAsia="x-none"/>
              </w:rPr>
              <w:t>Quetiapina</w:t>
            </w:r>
            <w:proofErr w:type="spellEnd"/>
            <w:r w:rsidR="00261EA9">
              <w:rPr>
                <w:lang w:val="pt-PT" w:eastAsia="x-none"/>
              </w:rPr>
              <w:t xml:space="preserve"> (S)</w:t>
            </w:r>
          </w:p>
          <w:p w14:paraId="3D3E48D7" w14:textId="28599AF7" w:rsidR="00842B3F" w:rsidRPr="001264D6" w:rsidRDefault="00842B3F" w:rsidP="00842B3F">
            <w:pPr>
              <w:rPr>
                <w:lang w:val="pt-PT" w:eastAsia="x-none"/>
              </w:rPr>
            </w:pPr>
            <w:proofErr w:type="spellStart"/>
            <w:r w:rsidRPr="001264D6">
              <w:rPr>
                <w:lang w:val="pt-PT" w:eastAsia="x-none"/>
              </w:rPr>
              <w:t>Risperidona</w:t>
            </w:r>
            <w:proofErr w:type="spellEnd"/>
            <w:r w:rsidR="00261EA9">
              <w:rPr>
                <w:lang w:val="pt-PT" w:eastAsia="x-none"/>
              </w:rPr>
              <w:t xml:space="preserve"> (S)</w:t>
            </w:r>
          </w:p>
          <w:p w14:paraId="197D3F44" w14:textId="4853F68A" w:rsidR="00842B3F" w:rsidRPr="001264D6" w:rsidRDefault="00842B3F" w:rsidP="00842B3F">
            <w:pPr>
              <w:rPr>
                <w:lang w:val="pt-PT" w:eastAsia="x-none"/>
              </w:rPr>
            </w:pPr>
            <w:proofErr w:type="spellStart"/>
            <w:r w:rsidRPr="001264D6">
              <w:rPr>
                <w:lang w:val="pt-PT" w:eastAsia="x-none"/>
              </w:rPr>
              <w:t>Paliperidona</w:t>
            </w:r>
            <w:proofErr w:type="spellEnd"/>
            <w:r w:rsidR="00261EA9">
              <w:rPr>
                <w:lang w:val="pt-PT" w:eastAsia="x-none"/>
              </w:rPr>
              <w:t xml:space="preserve"> (S)</w:t>
            </w:r>
          </w:p>
          <w:p w14:paraId="5F678688" w14:textId="657C59C2" w:rsidR="00842B3F" w:rsidRPr="001264D6" w:rsidRDefault="00842B3F" w:rsidP="00842B3F">
            <w:pPr>
              <w:rPr>
                <w:lang w:val="pt-PT" w:eastAsia="x-none"/>
              </w:rPr>
            </w:pPr>
            <w:proofErr w:type="spellStart"/>
            <w:r w:rsidRPr="001264D6">
              <w:rPr>
                <w:lang w:val="pt-PT" w:eastAsia="x-none"/>
              </w:rPr>
              <w:t>Iloperidona</w:t>
            </w:r>
            <w:proofErr w:type="spellEnd"/>
            <w:r w:rsidR="00261EA9">
              <w:rPr>
                <w:lang w:val="pt-PT" w:eastAsia="x-none"/>
              </w:rPr>
              <w:t xml:space="preserve"> (S)</w:t>
            </w:r>
          </w:p>
        </w:tc>
      </w:tr>
      <w:tr w:rsidR="00842B3F" w:rsidRPr="00CB1C2B"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0FF5D840" w:rsidR="00842B3F" w:rsidRPr="001264D6" w:rsidRDefault="00842B3F" w:rsidP="00842B3F">
            <w:pPr>
              <w:rPr>
                <w:lang w:val="pt-PT" w:eastAsia="x-none"/>
              </w:rPr>
            </w:pPr>
            <w:proofErr w:type="spellStart"/>
            <w:r w:rsidRPr="001264D6">
              <w:rPr>
                <w:lang w:val="pt-PT" w:eastAsia="x-none"/>
              </w:rPr>
              <w:t>Fluvoxamina</w:t>
            </w:r>
            <w:proofErr w:type="spellEnd"/>
            <w:r w:rsidR="000034DF">
              <w:rPr>
                <w:lang w:val="pt-PT" w:eastAsia="x-none"/>
              </w:rPr>
              <w:t xml:space="preserve"> (S)</w:t>
            </w:r>
          </w:p>
          <w:p w14:paraId="412F7664" w14:textId="36EA837C" w:rsidR="00842B3F" w:rsidRPr="001264D6" w:rsidRDefault="00842B3F" w:rsidP="00842B3F">
            <w:pPr>
              <w:rPr>
                <w:lang w:val="pt-PT" w:eastAsia="x-none"/>
              </w:rPr>
            </w:pPr>
            <w:proofErr w:type="spellStart"/>
            <w:r w:rsidRPr="001264D6">
              <w:rPr>
                <w:lang w:val="pt-PT" w:eastAsia="x-none"/>
              </w:rPr>
              <w:t>Paroxetina</w:t>
            </w:r>
            <w:proofErr w:type="spellEnd"/>
            <w:r w:rsidR="000034DF">
              <w:rPr>
                <w:lang w:val="pt-PT" w:eastAsia="x-none"/>
              </w:rPr>
              <w:t xml:space="preserve"> (S)</w:t>
            </w:r>
          </w:p>
          <w:p w14:paraId="4189E577" w14:textId="5DCBFF71" w:rsidR="00842B3F" w:rsidRPr="001264D6" w:rsidRDefault="00842B3F" w:rsidP="00842B3F">
            <w:pPr>
              <w:rPr>
                <w:lang w:val="pt-PT" w:eastAsia="x-none"/>
              </w:rPr>
            </w:pPr>
            <w:proofErr w:type="spellStart"/>
            <w:r w:rsidRPr="001264D6">
              <w:rPr>
                <w:lang w:val="pt-PT" w:eastAsia="x-none"/>
              </w:rPr>
              <w:t>Sertralina</w:t>
            </w:r>
            <w:proofErr w:type="spellEnd"/>
            <w:r w:rsidR="000034DF">
              <w:rPr>
                <w:lang w:val="pt-PT" w:eastAsia="x-none"/>
              </w:rPr>
              <w:t xml:space="preserve"> (S)</w:t>
            </w:r>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77897B5" w14:textId="38AA40AB" w:rsidR="00842B3F" w:rsidRPr="001264D6" w:rsidRDefault="00842B3F" w:rsidP="00842B3F">
            <w:pPr>
              <w:rPr>
                <w:lang w:val="pt-PT" w:eastAsia="x-none"/>
              </w:rPr>
            </w:pPr>
            <w:proofErr w:type="spellStart"/>
            <w:r w:rsidRPr="001264D6">
              <w:rPr>
                <w:lang w:val="pt-PT" w:eastAsia="x-none"/>
              </w:rPr>
              <w:t>Venlafaxina</w:t>
            </w:r>
            <w:proofErr w:type="spellEnd"/>
            <w:r w:rsidR="0003551F">
              <w:rPr>
                <w:lang w:val="pt-PT" w:eastAsia="x-none"/>
              </w:rPr>
              <w:t xml:space="preserve"> (S)</w:t>
            </w:r>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00E4C244" w:rsidR="00842B3F" w:rsidRPr="001264D6" w:rsidRDefault="00842B3F" w:rsidP="00842B3F">
            <w:pPr>
              <w:rPr>
                <w:lang w:val="pt-PT" w:eastAsia="x-none"/>
              </w:rPr>
            </w:pPr>
            <w:proofErr w:type="spellStart"/>
            <w:r w:rsidRPr="001264D6">
              <w:rPr>
                <w:lang w:val="pt-PT" w:eastAsia="x-none"/>
              </w:rPr>
              <w:t>Trazodona</w:t>
            </w:r>
            <w:proofErr w:type="spellEnd"/>
            <w:r w:rsidR="0003551F">
              <w:rPr>
                <w:lang w:val="pt-PT" w:eastAsia="x-none"/>
              </w:rPr>
              <w:t xml:space="preserve"> (S)</w:t>
            </w:r>
          </w:p>
          <w:p w14:paraId="28A373A6" w14:textId="52296BDF" w:rsidR="00842B3F" w:rsidRPr="001264D6" w:rsidRDefault="00842B3F" w:rsidP="00842B3F">
            <w:pPr>
              <w:rPr>
                <w:lang w:val="pt-PT" w:eastAsia="x-none"/>
              </w:rPr>
            </w:pPr>
            <w:proofErr w:type="spellStart"/>
            <w:r w:rsidRPr="001264D6">
              <w:rPr>
                <w:lang w:val="pt-PT" w:eastAsia="x-none"/>
              </w:rPr>
              <w:t>Amitriptilina</w:t>
            </w:r>
            <w:proofErr w:type="spellEnd"/>
            <w:r w:rsidR="0003551F">
              <w:rPr>
                <w:lang w:val="pt-PT" w:eastAsia="x-none"/>
              </w:rPr>
              <w:t xml:space="preserve"> (S)</w:t>
            </w:r>
          </w:p>
        </w:tc>
      </w:tr>
      <w:tr w:rsidR="00842B3F" w:rsidRPr="001264D6" w14:paraId="4A02C38B" w14:textId="77777777" w:rsidTr="00D77553">
        <w:tc>
          <w:tcPr>
            <w:tcW w:w="3191" w:type="dxa"/>
            <w:gridSpan w:val="2"/>
            <w:vAlign w:val="center"/>
          </w:tcPr>
          <w:p w14:paraId="055C8E20" w14:textId="1D54DD7C" w:rsidR="00842B3F" w:rsidRPr="001264D6" w:rsidRDefault="00842B3F" w:rsidP="00842B3F">
            <w:pPr>
              <w:rPr>
                <w:lang w:val="pt-PT" w:eastAsia="x-none"/>
              </w:rPr>
            </w:pPr>
            <w:r w:rsidRPr="001264D6">
              <w:rPr>
                <w:lang w:val="pt-PT" w:eastAsia="x-none"/>
              </w:rPr>
              <w:t xml:space="preserve">Antiácidos e </w:t>
            </w:r>
            <w:r w:rsidR="004357D2" w:rsidRPr="001264D6">
              <w:rPr>
                <w:lang w:val="pt-PT" w:eastAsia="x-none"/>
              </w:rPr>
              <w:t>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CB1C2B"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D77553" w:rsidRPr="001264D6" w14:paraId="51B91BB3" w14:textId="77777777" w:rsidTr="00D77553">
        <w:tc>
          <w:tcPr>
            <w:tcW w:w="7382" w:type="dxa"/>
            <w:gridSpan w:val="3"/>
            <w:vAlign w:val="center"/>
          </w:tcPr>
          <w:p w14:paraId="78830FDA" w14:textId="2C37D082" w:rsidR="00D77553" w:rsidRPr="001264D6" w:rsidRDefault="004357D2" w:rsidP="00842B3F">
            <w:pPr>
              <w:rPr>
                <w:lang w:val="pt-PT" w:eastAsia="x-none"/>
              </w:rPr>
            </w:pPr>
            <w:r w:rsidRPr="001264D6">
              <w:rPr>
                <w:lang w:val="pt-PT" w:eastAsia="x-none"/>
              </w:rPr>
              <w:t>Antiespasmódicos</w:t>
            </w:r>
          </w:p>
        </w:tc>
        <w:tc>
          <w:tcPr>
            <w:tcW w:w="1685" w:type="dxa"/>
          </w:tcPr>
          <w:p w14:paraId="57040ED0" w14:textId="77777777" w:rsidR="00D77553" w:rsidRPr="001264D6" w:rsidRDefault="00D77553" w:rsidP="00842B3F">
            <w:pPr>
              <w:rPr>
                <w:lang w:val="pt-PT" w:eastAsia="x-none"/>
              </w:rPr>
            </w:pPr>
            <w:r w:rsidRPr="001264D6">
              <w:rPr>
                <w:lang w:val="pt-PT" w:eastAsia="x-none"/>
              </w:rPr>
              <w:t xml:space="preserve">Escopolamina </w:t>
            </w:r>
          </w:p>
        </w:tc>
      </w:tr>
      <w:tr w:rsidR="00D77553" w:rsidRPr="001264D6" w14:paraId="355D7C44" w14:textId="77777777" w:rsidTr="003776C8">
        <w:tc>
          <w:tcPr>
            <w:tcW w:w="7382" w:type="dxa"/>
            <w:gridSpan w:val="3"/>
            <w:vAlign w:val="center"/>
          </w:tcPr>
          <w:p w14:paraId="5758C34E" w14:textId="5CA6A7AD" w:rsidR="00D77553" w:rsidRPr="001264D6" w:rsidRDefault="004357D2" w:rsidP="00842B3F">
            <w:pPr>
              <w:rPr>
                <w:lang w:val="pt-PT" w:eastAsia="x-none"/>
              </w:rPr>
            </w:pPr>
            <w:r w:rsidRPr="001264D6">
              <w:rPr>
                <w:lang w:val="pt-PT" w:eastAsia="x-none"/>
              </w:rPr>
              <w:t>Antiespasmódico</w:t>
            </w:r>
            <w:r w:rsidR="00D77553" w:rsidRPr="001264D6">
              <w:rPr>
                <w:lang w:val="pt-PT" w:eastAsia="x-none"/>
              </w:rPr>
              <w:t xml:space="preserve"> </w:t>
            </w:r>
            <w:proofErr w:type="spellStart"/>
            <w:r w:rsidR="00D77553" w:rsidRPr="001264D6">
              <w:rPr>
                <w:lang w:val="pt-PT" w:eastAsia="x-none"/>
              </w:rPr>
              <w:t>musculotrópico</w:t>
            </w:r>
            <w:proofErr w:type="spellEnd"/>
          </w:p>
        </w:tc>
        <w:tc>
          <w:tcPr>
            <w:tcW w:w="1685" w:type="dxa"/>
          </w:tcPr>
          <w:p w14:paraId="03497D6D" w14:textId="77777777" w:rsidR="00D77553" w:rsidRPr="001264D6" w:rsidRDefault="00D77553"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34F4A34F" w:rsidR="00842B3F" w:rsidRPr="001264D6" w:rsidRDefault="00842B3F" w:rsidP="00842B3F">
            <w:pPr>
              <w:rPr>
                <w:lang w:val="pt-PT" w:eastAsia="x-none"/>
              </w:rPr>
            </w:pPr>
            <w:proofErr w:type="spellStart"/>
            <w:r w:rsidRPr="001264D6">
              <w:rPr>
                <w:lang w:val="pt-PT" w:eastAsia="x-none"/>
              </w:rPr>
              <w:t>Nifedipina</w:t>
            </w:r>
            <w:proofErr w:type="spellEnd"/>
            <w:r w:rsidR="00D56FC9">
              <w:rPr>
                <w:lang w:val="pt-PT" w:eastAsia="x-none"/>
              </w:rPr>
              <w:t xml:space="preserve"> (S)</w:t>
            </w:r>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58447FC8" w14:textId="318A36D3"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r w:rsidR="00D56FC9">
              <w:rPr>
                <w:lang w:val="pt-PT" w:eastAsia="x-none"/>
              </w:rPr>
              <w:t>(S)</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18D68539" w:rsidR="00842B3F" w:rsidRPr="001264D6" w:rsidRDefault="00842B3F" w:rsidP="00842B3F">
            <w:pPr>
              <w:rPr>
                <w:lang w:val="pt-PT" w:eastAsia="x-none"/>
              </w:rPr>
            </w:pPr>
            <w:proofErr w:type="spellStart"/>
            <w:r w:rsidRPr="001264D6">
              <w:rPr>
                <w:lang w:val="pt-PT" w:eastAsia="x-none"/>
              </w:rPr>
              <w:t>Clonidina</w:t>
            </w:r>
            <w:proofErr w:type="spellEnd"/>
            <w:r w:rsidR="00E21181">
              <w:rPr>
                <w:lang w:val="pt-PT" w:eastAsia="x-none"/>
              </w:rPr>
              <w:t xml:space="preserve"> (S)</w:t>
            </w:r>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4F95A96F" w:rsidR="00842B3F" w:rsidRPr="001264D6" w:rsidRDefault="00842B3F" w:rsidP="00842B3F">
            <w:pPr>
              <w:rPr>
                <w:lang w:val="pt-PT" w:eastAsia="x-none"/>
              </w:rPr>
            </w:pPr>
            <w:proofErr w:type="spellStart"/>
            <w:r w:rsidRPr="001264D6">
              <w:rPr>
                <w:lang w:val="pt-PT" w:eastAsia="x-none"/>
              </w:rPr>
              <w:t>Furosemida</w:t>
            </w:r>
            <w:proofErr w:type="spellEnd"/>
            <w:r w:rsidR="00E21181">
              <w:rPr>
                <w:lang w:val="pt-PT" w:eastAsia="x-none"/>
              </w:rPr>
              <w:t xml:space="preserve"> (S)</w:t>
            </w:r>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2B6C9DE4" w:rsidR="00842B3F" w:rsidRPr="001264D6" w:rsidRDefault="00842B3F" w:rsidP="00842B3F">
            <w:pPr>
              <w:rPr>
                <w:lang w:val="pt-PT" w:eastAsia="x-none"/>
              </w:rPr>
            </w:pPr>
            <w:proofErr w:type="spellStart"/>
            <w:r w:rsidRPr="001264D6">
              <w:rPr>
                <w:lang w:val="pt-PT" w:eastAsia="x-none"/>
              </w:rPr>
              <w:t>Hidroxizina</w:t>
            </w:r>
            <w:proofErr w:type="spellEnd"/>
            <w:r w:rsidR="00A4257A">
              <w:rPr>
                <w:lang w:val="pt-PT" w:eastAsia="x-none"/>
              </w:rPr>
              <w:t xml:space="preserve"> (S)</w:t>
            </w:r>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3" w:name="_Toc87639344"/>
      <w:r w:rsidRPr="001264D6">
        <w:rPr>
          <w:lang w:val="pt-PT"/>
        </w:rPr>
        <w:t>Analgésicos estupefacientes</w:t>
      </w:r>
      <w:bookmarkEnd w:id="73"/>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F87CC03"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w:t>
      </w:r>
      <w:r w:rsidR="00672BC4" w:rsidRPr="001264D6">
        <w:rPr>
          <w:lang w:val="pt-PT" w:eastAsia="x-none"/>
        </w:rPr>
        <w:lastRenderedPageBreak/>
        <w:t xml:space="preserve">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r w:rsidR="004357D2" w:rsidRPr="001264D6">
        <w:rPr>
          <w:lang w:val="pt-PT" w:eastAsia="x-none"/>
        </w:rPr>
        <w:t>anticolinérgicas</w:t>
      </w:r>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02B78BC6" w:rsidR="00AF13CF" w:rsidRPr="001264D6" w:rsidRDefault="00AF13CF" w:rsidP="00AF13CF">
      <w:pPr>
        <w:pStyle w:val="Caption"/>
        <w:keepNext/>
        <w:rPr>
          <w:lang w:val="pt-BR"/>
        </w:rPr>
      </w:pPr>
      <w:bookmarkStart w:id="74" w:name="_Ref78301700"/>
      <w:bookmarkStart w:id="75"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6</w:t>
      </w:r>
      <w:r w:rsidRPr="001264D6">
        <w:fldChar w:fldCharType="end"/>
      </w:r>
      <w:bookmarkEnd w:id="74"/>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5"/>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CB1C2B"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CB1C2B"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4DA19AAD"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6" w:name="_Toc87639345"/>
      <w:r w:rsidRPr="001264D6">
        <w:rPr>
          <w:lang w:val="pt-PT"/>
        </w:rPr>
        <w:t>Psicofármacos</w:t>
      </w:r>
      <w:bookmarkEnd w:id="76"/>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 xml:space="preserve">A saúde mental é a base do bem-estar geral, e está diretamente ligada com a qualidade de vida do indivíduo. No entanto, podem ocorrer acontecimentos de vida que, precipitam doença mental, </w:t>
      </w:r>
      <w:r w:rsidRPr="001264D6">
        <w:rPr>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w:t>
      </w:r>
      <w:r w:rsidR="005B32B1" w:rsidRPr="00AA223A">
        <w:rPr>
          <w:lang w:val="pt-PT" w:eastAsia="x-none"/>
        </w:rPr>
        <w:lastRenderedPageBreak/>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514B4311" w:rsidR="004F71BB" w:rsidRPr="001264D6" w:rsidRDefault="004F71BB" w:rsidP="004F71BB">
      <w:pPr>
        <w:pStyle w:val="Caption"/>
        <w:keepNext/>
        <w:rPr>
          <w:lang w:val="pt-BR"/>
        </w:rPr>
      </w:pPr>
      <w:bookmarkStart w:id="77" w:name="_Ref77779957"/>
      <w:bookmarkStart w:id="78" w:name="_Toc8763938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7</w:t>
      </w:r>
      <w:r w:rsidRPr="001264D6">
        <w:fldChar w:fldCharType="end"/>
      </w:r>
      <w:bookmarkEnd w:id="77"/>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8"/>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CB1C2B"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CB1C2B"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7E2C44B7"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CB1C2B"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lastRenderedPageBreak/>
              <w:t>Diazepam</w:t>
            </w:r>
          </w:p>
        </w:tc>
        <w:tc>
          <w:tcPr>
            <w:tcW w:w="2552" w:type="dxa"/>
          </w:tcPr>
          <w:p w14:paraId="73EE453E" w14:textId="21DD2CCA"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alterações do comportamento ou esquizofrenia)</w:t>
            </w:r>
            <w:r w:rsidR="00A33567" w:rsidRPr="001264D6">
              <w:rPr>
                <w:lang w:val="pt-PT" w:eastAsia="x-none"/>
              </w:rPr>
              <w:t>;</w:t>
            </w:r>
          </w:p>
        </w:tc>
        <w:tc>
          <w:tcPr>
            <w:tcW w:w="4819" w:type="dxa"/>
          </w:tcPr>
          <w:p w14:paraId="16E350DD" w14:textId="1F4CF9E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009631DD">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CB1C2B"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16611BA7"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lastRenderedPageBreak/>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7C68CA5" w:rsidR="003C069F" w:rsidRPr="001264D6" w:rsidRDefault="003C069F" w:rsidP="003C069F">
      <w:pPr>
        <w:pStyle w:val="Caption"/>
        <w:keepNext/>
        <w:rPr>
          <w:lang w:val="pt-BR"/>
        </w:rPr>
      </w:pPr>
      <w:bookmarkStart w:id="79" w:name="_Ref77932842"/>
      <w:bookmarkStart w:id="80"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8</w:t>
      </w:r>
      <w:r w:rsidRPr="001264D6">
        <w:fldChar w:fldCharType="end"/>
      </w:r>
      <w:bookmarkEnd w:id="79"/>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0"/>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CB1C2B"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4BF4A9BC"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CB1C2B"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61FFAC3C" w:rsidR="003C069F" w:rsidRPr="001264D6" w:rsidRDefault="0001605F" w:rsidP="003C069F">
            <w:pPr>
              <w:rPr>
                <w:lang w:val="pt-BR"/>
              </w:rPr>
            </w:pPr>
            <w:r>
              <w:rPr>
                <w:lang w:val="pt-PT"/>
              </w:rPr>
              <w:t>I</w:t>
            </w:r>
            <w:proofErr w:type="spellStart"/>
            <w:r w:rsidR="00883925" w:rsidRPr="001264D6">
              <w:rPr>
                <w:lang w:val="pt-BR"/>
              </w:rPr>
              <w:t>deação</w:t>
            </w:r>
            <w:proofErr w:type="spellEnd"/>
            <w:r w:rsidR="00883925" w:rsidRPr="001264D6">
              <w:rPr>
                <w:lang w:val="pt-BR"/>
              </w:rPr>
              <w:t xml:space="preserve"> suicida ou comportamento suicida</w:t>
            </w:r>
            <w:r w:rsidR="002E7A6E" w:rsidRPr="001264D6">
              <w:rPr>
                <w:lang w:val="pt-BR"/>
              </w:rPr>
              <w:t>;</w:t>
            </w:r>
            <w:r w:rsidR="00883925" w:rsidRPr="001264D6">
              <w:rPr>
                <w:lang w:val="pt-BR"/>
              </w:rPr>
              <w:t xml:space="preserve"> estado de confusão</w:t>
            </w:r>
            <w:r w:rsidR="002E7A6E" w:rsidRPr="001264D6">
              <w:rPr>
                <w:lang w:val="pt-BR"/>
              </w:rPr>
              <w:t>;</w:t>
            </w:r>
            <w:r w:rsidR="00883925" w:rsidRPr="001264D6">
              <w:rPr>
                <w:lang w:val="pt-BR"/>
              </w:rPr>
              <w:t xml:space="preserve"> insónia</w:t>
            </w:r>
            <w:r w:rsidR="00EC5AB2" w:rsidRPr="001264D6">
              <w:rPr>
                <w:lang w:val="pt-BR"/>
              </w:rPr>
              <w:t>;</w:t>
            </w:r>
            <w:r w:rsidR="00883925" w:rsidRPr="001264D6">
              <w:rPr>
                <w:lang w:val="pt-BR"/>
              </w:rPr>
              <w:t xml:space="preserve"> desorientação</w:t>
            </w:r>
            <w:r w:rsidR="00EC5AB2" w:rsidRPr="001264D6">
              <w:rPr>
                <w:lang w:val="pt-BR"/>
              </w:rPr>
              <w:t>;</w:t>
            </w:r>
            <w:r w:rsidR="00883925" w:rsidRPr="001264D6">
              <w:rPr>
                <w:lang w:val="pt-BR"/>
              </w:rPr>
              <w:t xml:space="preserve"> mania</w:t>
            </w:r>
            <w:r w:rsidR="00EC5AB2" w:rsidRPr="001264D6">
              <w:rPr>
                <w:lang w:val="pt-BR"/>
              </w:rPr>
              <w:t>;</w:t>
            </w:r>
            <w:r w:rsidR="00883925" w:rsidRPr="001264D6">
              <w:rPr>
                <w:lang w:val="pt-BR"/>
              </w:rPr>
              <w:t xml:space="preserve"> ansiedade</w:t>
            </w:r>
            <w:r w:rsidR="00EC5AB2" w:rsidRPr="001264D6">
              <w:rPr>
                <w:lang w:val="pt-BR"/>
              </w:rPr>
              <w:t>;</w:t>
            </w:r>
            <w:r w:rsidR="00883925" w:rsidRPr="001264D6">
              <w:rPr>
                <w:lang w:val="pt-BR"/>
              </w:rPr>
              <w:t xml:space="preserve"> nervosismo</w:t>
            </w:r>
            <w:r w:rsidR="00EC5AB2" w:rsidRPr="001264D6">
              <w:rPr>
                <w:lang w:val="pt-BR"/>
              </w:rPr>
              <w:t>;</w:t>
            </w:r>
            <w:r w:rsidR="00883925" w:rsidRPr="001264D6">
              <w:rPr>
                <w:lang w:val="pt-BR"/>
              </w:rPr>
              <w:t xml:space="preserve"> agitação</w:t>
            </w:r>
            <w:r w:rsidR="00EC5AB2" w:rsidRPr="001264D6">
              <w:rPr>
                <w:lang w:val="pt-BR"/>
              </w:rPr>
              <w:t>;</w:t>
            </w:r>
            <w:r w:rsidR="009C6275" w:rsidRPr="001264D6">
              <w:rPr>
                <w:lang w:val="pt-BR"/>
              </w:rPr>
              <w:t xml:space="preserve"> </w:t>
            </w:r>
            <w:r w:rsidR="00883925" w:rsidRPr="001264D6">
              <w:rPr>
                <w:lang w:val="pt-BR"/>
              </w:rPr>
              <w:t>ilusão</w:t>
            </w:r>
            <w:r w:rsidR="00EC5AB2" w:rsidRPr="001264D6">
              <w:rPr>
                <w:lang w:val="pt-BR"/>
              </w:rPr>
              <w:t>;</w:t>
            </w:r>
            <w:r w:rsidR="00883925" w:rsidRPr="001264D6">
              <w:rPr>
                <w:lang w:val="pt-BR"/>
              </w:rPr>
              <w:t xml:space="preserve"> agressividade</w:t>
            </w:r>
            <w:r w:rsidR="00EC5AB2" w:rsidRPr="001264D6">
              <w:rPr>
                <w:lang w:val="pt-BR"/>
              </w:rPr>
              <w:t>;</w:t>
            </w:r>
            <w:r w:rsidR="00883925" w:rsidRPr="001264D6">
              <w:rPr>
                <w:lang w:val="pt-BR"/>
              </w:rPr>
              <w:t xml:space="preserve"> alucinações</w:t>
            </w:r>
            <w:r w:rsidR="00F537FC" w:rsidRPr="001264D6">
              <w:rPr>
                <w:lang w:val="pt-BR"/>
              </w:rPr>
              <w:t>;</w:t>
            </w:r>
            <w:r w:rsidR="00883925" w:rsidRPr="001264D6">
              <w:rPr>
                <w:lang w:val="pt-BR"/>
              </w:rPr>
              <w:t xml:space="preserve"> pesadelos</w:t>
            </w:r>
            <w:r w:rsidR="00F537FC" w:rsidRPr="001264D6">
              <w:rPr>
                <w:lang w:val="pt-BR"/>
              </w:rPr>
              <w:t xml:space="preserve">; </w:t>
            </w:r>
            <w:r w:rsidR="00883925" w:rsidRPr="001264D6">
              <w:rPr>
                <w:lang w:val="pt-BR"/>
              </w:rPr>
              <w:t>sonolência</w:t>
            </w:r>
            <w:r w:rsidR="00F537FC" w:rsidRPr="001264D6">
              <w:rPr>
                <w:lang w:val="pt-BR"/>
              </w:rPr>
              <w:t>;</w:t>
            </w:r>
            <w:r w:rsidR="00883925" w:rsidRPr="001264D6">
              <w:rPr>
                <w:lang w:val="pt-BR"/>
              </w:rPr>
              <w:t xml:space="preserve"> inquietação</w:t>
            </w:r>
            <w:r w:rsidR="00EC5AB2" w:rsidRPr="001264D6">
              <w:rPr>
                <w:lang w:val="pt-BR"/>
              </w:rPr>
              <w:t>;</w:t>
            </w:r>
            <w:r w:rsidR="00883925" w:rsidRPr="001264D6">
              <w:rPr>
                <w:lang w:val="pt-BR"/>
              </w:rPr>
              <w:t xml:space="preserve"> atenção diminuída</w:t>
            </w:r>
            <w:r w:rsidR="00EC5AB2" w:rsidRPr="001264D6">
              <w:rPr>
                <w:lang w:val="pt-BR"/>
              </w:rPr>
              <w:t>;</w:t>
            </w:r>
            <w:r w:rsidR="00883925" w:rsidRPr="001264D6">
              <w:rPr>
                <w:lang w:val="pt-BR"/>
              </w:rPr>
              <w:t xml:space="preserve"> perturbações da memória</w:t>
            </w:r>
            <w:r w:rsidR="00F537FC" w:rsidRPr="001264D6">
              <w:rPr>
                <w:lang w:val="pt-BR"/>
              </w:rPr>
              <w:t>;</w:t>
            </w:r>
            <w:r w:rsidR="00840510" w:rsidRPr="001264D6">
              <w:rPr>
                <w:lang w:val="pt-PT"/>
              </w:rPr>
              <w:t xml:space="preserve">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63CDE8EE"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w:t>
      </w:r>
      <w:r w:rsidR="000118AD" w:rsidRPr="001264D6">
        <w:rPr>
          <w:lang w:val="pt-PT"/>
        </w:rPr>
        <w:lastRenderedPageBreak/>
        <w:t xml:space="preserve">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10DF30E3" w:rsidR="00EE3551" w:rsidRPr="001264D6" w:rsidRDefault="00EE3551" w:rsidP="00EE3551">
      <w:pPr>
        <w:pStyle w:val="Caption"/>
        <w:keepNext/>
        <w:rPr>
          <w:lang w:val="pt-BR"/>
        </w:rPr>
      </w:pPr>
      <w:bookmarkStart w:id="81" w:name="_Ref77948092"/>
      <w:bookmarkStart w:id="82"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9</w:t>
      </w:r>
      <w:r w:rsidRPr="001264D6">
        <w:fldChar w:fldCharType="end"/>
      </w:r>
      <w:bookmarkEnd w:id="81"/>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2"/>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CB1C2B"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7E1A3BD4" w:rsidR="005A240E" w:rsidRPr="001264D6" w:rsidRDefault="00F34658" w:rsidP="005A240E">
            <w:pPr>
              <w:rPr>
                <w:lang w:val="pt-PT"/>
              </w:rPr>
            </w:pPr>
            <w:r>
              <w:rPr>
                <w:lang w:val="pt-PT"/>
              </w:rPr>
              <w:t>A</w:t>
            </w:r>
            <w:r w:rsidR="005A240E" w:rsidRPr="001264D6">
              <w:rPr>
                <w:lang w:val="pt-PT"/>
              </w:rPr>
              <w:t>gitação</w:t>
            </w:r>
            <w:r w:rsidR="00DF09AD" w:rsidRPr="001264D6">
              <w:rPr>
                <w:lang w:val="pt-PT"/>
              </w:rPr>
              <w:t>;</w:t>
            </w:r>
            <w:r w:rsidR="005A240E" w:rsidRPr="001264D6">
              <w:rPr>
                <w:lang w:val="pt-PT"/>
              </w:rPr>
              <w:t xml:space="preserve"> ansiedade</w:t>
            </w:r>
            <w:r w:rsidR="00DF09AD" w:rsidRPr="001264D6">
              <w:rPr>
                <w:lang w:val="pt-PT"/>
              </w:rPr>
              <w:t>;</w:t>
            </w:r>
            <w:r w:rsidR="005A240E" w:rsidRPr="001264D6">
              <w:rPr>
                <w:lang w:val="pt-PT"/>
              </w:rPr>
              <w:t xml:space="preserve"> nervosismo</w:t>
            </w:r>
            <w:r w:rsidR="00DF09AD" w:rsidRPr="001264D6">
              <w:rPr>
                <w:lang w:val="pt-PT"/>
              </w:rPr>
              <w:t>;</w:t>
            </w:r>
            <w:r w:rsidR="005A240E" w:rsidRPr="001264D6">
              <w:rPr>
                <w:lang w:val="pt-PT"/>
              </w:rPr>
              <w:t xml:space="preserve">  estado de confusão</w:t>
            </w:r>
            <w:r w:rsidR="00DF09AD" w:rsidRPr="001264D6">
              <w:rPr>
                <w:lang w:val="pt-PT"/>
              </w:rPr>
              <w:t>;</w:t>
            </w:r>
            <w:r w:rsidR="005A240E" w:rsidRPr="001264D6">
              <w:rPr>
                <w:lang w:val="pt-PT"/>
              </w:rPr>
              <w:t xml:space="preserve"> perturbações de sono</w:t>
            </w:r>
            <w:r w:rsidR="00DF09AD" w:rsidRPr="001264D6">
              <w:rPr>
                <w:lang w:val="pt-PT"/>
              </w:rPr>
              <w:t>;</w:t>
            </w:r>
            <w:r w:rsidR="005A240E" w:rsidRPr="001264D6">
              <w:rPr>
                <w:lang w:val="pt-PT"/>
              </w:rPr>
              <w:t xml:space="preserve"> perturbação da atenção</w:t>
            </w:r>
            <w:r w:rsidR="00DF09AD" w:rsidRPr="001264D6">
              <w:rPr>
                <w:lang w:val="pt-PT"/>
              </w:rPr>
              <w:t>;</w:t>
            </w:r>
            <w:r w:rsidR="005A240E" w:rsidRPr="001264D6">
              <w:rPr>
                <w:lang w:val="pt-PT"/>
              </w:rPr>
              <w:t xml:space="preserve"> sonhos anormais</w:t>
            </w:r>
            <w:r w:rsidR="00DF09AD" w:rsidRPr="001264D6">
              <w:rPr>
                <w:lang w:val="pt-PT"/>
              </w:rPr>
              <w:t>;</w:t>
            </w:r>
            <w:r w:rsidR="005A240E" w:rsidRPr="001264D6">
              <w:rPr>
                <w:lang w:val="pt-PT"/>
              </w:rPr>
              <w:t xml:space="preserve"> apatia</w:t>
            </w:r>
            <w:r w:rsidR="00DF09AD" w:rsidRPr="001264D6">
              <w:rPr>
                <w:lang w:val="pt-PT"/>
              </w:rPr>
              <w:t>;</w:t>
            </w:r>
            <w:r w:rsidR="005A240E" w:rsidRPr="001264D6">
              <w:rPr>
                <w:lang w:val="pt-PT"/>
              </w:rPr>
              <w:t xml:space="preserve"> sonolência</w:t>
            </w:r>
            <w:r w:rsidR="00DF09AD" w:rsidRPr="001264D6">
              <w:rPr>
                <w:lang w:val="pt-PT"/>
              </w:rPr>
              <w:t>;</w:t>
            </w:r>
            <w:r w:rsidR="005A240E" w:rsidRPr="001264D6">
              <w:rPr>
                <w:lang w:val="pt-PT"/>
              </w:rPr>
              <w:t xml:space="preserve"> insónia</w:t>
            </w:r>
            <w:r w:rsidR="00DF09AD" w:rsidRPr="001264D6">
              <w:rPr>
                <w:lang w:val="pt-PT"/>
              </w:rPr>
              <w:t>;</w:t>
            </w:r>
            <w:r w:rsidR="00972BE2">
              <w:rPr>
                <w:lang w:val="pt-PT"/>
              </w:rPr>
              <w:t xml:space="preserve"> </w:t>
            </w:r>
            <w:r w:rsidR="005A240E" w:rsidRPr="001264D6">
              <w:rPr>
                <w:lang w:val="pt-PT"/>
              </w:rPr>
              <w:t>amnésia</w:t>
            </w:r>
            <w:r w:rsidR="00DF09AD" w:rsidRPr="001264D6">
              <w:rPr>
                <w:lang w:val="pt-PT"/>
              </w:rPr>
              <w:t>;</w:t>
            </w:r>
            <w:r w:rsidR="005A240E" w:rsidRPr="001264D6">
              <w:rPr>
                <w:lang w:val="pt-PT"/>
              </w:rPr>
              <w:t xml:space="preserve"> tremores</w:t>
            </w:r>
            <w:r w:rsidR="00DF09AD" w:rsidRPr="001264D6">
              <w:rPr>
                <w:lang w:val="pt-PT"/>
              </w:rPr>
              <w:t>;</w:t>
            </w:r>
            <w:r w:rsidR="005A240E" w:rsidRPr="001264D6">
              <w:rPr>
                <w:lang w:val="pt-PT"/>
              </w:rPr>
              <w:t xml:space="preserve"> tonturas</w:t>
            </w:r>
            <w:r w:rsidR="00DF09AD" w:rsidRPr="001264D6">
              <w:rPr>
                <w:lang w:val="pt-PT"/>
              </w:rPr>
              <w:t>;</w:t>
            </w:r>
            <w:r w:rsidR="00132E68">
              <w:rPr>
                <w:lang w:val="pt-PT"/>
              </w:rPr>
              <w:t xml:space="preserve"> </w:t>
            </w:r>
            <w:r w:rsidR="005A240E" w:rsidRPr="001264D6">
              <w:rPr>
                <w:lang w:val="pt-PT"/>
              </w:rPr>
              <w:t>perturbações da atenção</w:t>
            </w:r>
            <w:r w:rsidR="00DF09AD" w:rsidRPr="001264D6">
              <w:rPr>
                <w:lang w:val="pt-PT"/>
              </w:rPr>
              <w:t>;</w:t>
            </w:r>
            <w:r w:rsidR="005A240E" w:rsidRPr="001264D6">
              <w:rPr>
                <w:lang w:val="pt-PT"/>
              </w:rPr>
              <w:t xml:space="preserve"> palpitação</w:t>
            </w:r>
            <w:r w:rsidR="00DF09AD" w:rsidRPr="001264D6">
              <w:rPr>
                <w:lang w:val="pt-PT"/>
              </w:rPr>
              <w:t>;</w:t>
            </w:r>
            <w:r w:rsidR="005A240E" w:rsidRPr="001264D6">
              <w:rPr>
                <w:lang w:val="pt-PT"/>
              </w:rPr>
              <w:t xml:space="preserve"> mialgia</w:t>
            </w:r>
            <w:r w:rsidR="00DF09AD" w:rsidRPr="001264D6">
              <w:rPr>
                <w:lang w:val="pt-PT"/>
              </w:rPr>
              <w:t>;</w:t>
            </w:r>
            <w:r w:rsidR="005A240E" w:rsidRPr="001264D6">
              <w:rPr>
                <w:lang w:val="pt-PT"/>
              </w:rPr>
              <w:t xml:space="preserve"> fadi</w:t>
            </w:r>
            <w:r w:rsidR="00972BE2">
              <w:rPr>
                <w:lang w:val="pt-PT"/>
              </w:rPr>
              <w:t>ga</w:t>
            </w:r>
            <w:r w:rsidR="005A240E" w:rsidRPr="001264D6">
              <w:rPr>
                <w:lang w:val="pt-PT"/>
              </w:rPr>
              <w:t xml:space="preserve"> </w:t>
            </w:r>
            <w:r w:rsidR="005A240E"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005A240E" w:rsidRPr="001264D6">
              <w:rPr>
                <w:lang w:val="pt-PT"/>
              </w:rPr>
              <w:fldChar w:fldCharType="separate"/>
            </w:r>
            <w:r w:rsidR="00217C28" w:rsidRPr="00217C28">
              <w:rPr>
                <w:noProof/>
                <w:lang w:val="pt-PT"/>
              </w:rPr>
              <w:t>(INFARMED, 2021c)</w:t>
            </w:r>
            <w:r w:rsidR="005A240E" w:rsidRPr="001264D6">
              <w:rPr>
                <w:lang w:val="pt-PT"/>
              </w:rPr>
              <w:fldChar w:fldCharType="end"/>
            </w:r>
          </w:p>
        </w:tc>
      </w:tr>
      <w:tr w:rsidR="005A240E" w:rsidRPr="00CB1C2B"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tc>
        <w:tc>
          <w:tcPr>
            <w:tcW w:w="2552" w:type="dxa"/>
          </w:tcPr>
          <w:p w14:paraId="537F29F2" w14:textId="24371739"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15CBE86C"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náuseas</w:t>
            </w:r>
            <w:r w:rsidR="00015D20" w:rsidRPr="001264D6">
              <w:rPr>
                <w:lang w:val="pt-PT"/>
              </w:rPr>
              <w:t>;</w:t>
            </w:r>
            <w:r w:rsidR="006C5AE9">
              <w:rPr>
                <w:lang w:val="pt-PT"/>
              </w:rPr>
              <w:t xml:space="preserve"> </w:t>
            </w:r>
            <w:r w:rsidRPr="001264D6">
              <w:rPr>
                <w:lang w:val="pt-PT"/>
              </w:rPr>
              <w:t>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CB1C2B"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63B3DD24" w:rsidR="005A240E" w:rsidRPr="001264D6" w:rsidRDefault="0023680B" w:rsidP="00954B2A">
            <w:pPr>
              <w:rPr>
                <w:lang w:val="pt-PT"/>
              </w:rPr>
            </w:pPr>
            <w:r>
              <w:rPr>
                <w:lang w:val="pt-PT"/>
              </w:rPr>
              <w:t>I</w:t>
            </w:r>
            <w:r w:rsidR="00954B2A" w:rsidRPr="001264D6">
              <w:rPr>
                <w:lang w:val="pt-PT"/>
              </w:rPr>
              <w:t>nsónias</w:t>
            </w:r>
            <w:r w:rsidR="00BF4AF5" w:rsidRPr="001264D6">
              <w:rPr>
                <w:lang w:val="pt-PT"/>
              </w:rPr>
              <w:t>;</w:t>
            </w:r>
            <w:r w:rsidR="00954B2A" w:rsidRPr="001264D6">
              <w:rPr>
                <w:lang w:val="pt-PT"/>
              </w:rPr>
              <w:t xml:space="preserve"> ansiedade</w:t>
            </w:r>
            <w:r w:rsidR="00BF4AF5" w:rsidRPr="001264D6">
              <w:rPr>
                <w:lang w:val="pt-PT"/>
              </w:rPr>
              <w:t>;</w:t>
            </w:r>
            <w:r w:rsidR="00954B2A" w:rsidRPr="001264D6">
              <w:rPr>
                <w:lang w:val="pt-PT"/>
              </w:rPr>
              <w:t xml:space="preserve"> nervosismo</w:t>
            </w:r>
            <w:r w:rsidR="00BF4AF5" w:rsidRPr="001264D6">
              <w:rPr>
                <w:lang w:val="pt-PT"/>
              </w:rPr>
              <w:t>;</w:t>
            </w:r>
            <w:r w:rsidR="00954B2A" w:rsidRPr="001264D6">
              <w:rPr>
                <w:lang w:val="pt-PT"/>
              </w:rPr>
              <w:t xml:space="preserve"> desassossego</w:t>
            </w:r>
            <w:r w:rsidR="00BF4AF5" w:rsidRPr="001264D6">
              <w:rPr>
                <w:lang w:val="pt-PT"/>
              </w:rPr>
              <w:t>;</w:t>
            </w:r>
            <w:r w:rsidR="00954B2A" w:rsidRPr="001264D6">
              <w:rPr>
                <w:lang w:val="pt-PT"/>
              </w:rPr>
              <w:t xml:space="preserve"> tensão</w:t>
            </w:r>
            <w:r w:rsidR="00BF4AF5" w:rsidRPr="001264D6">
              <w:rPr>
                <w:lang w:val="pt-PT"/>
              </w:rPr>
              <w:t>;</w:t>
            </w:r>
            <w:r w:rsidR="00954B2A" w:rsidRPr="001264D6">
              <w:rPr>
                <w:lang w:val="pt-PT"/>
              </w:rPr>
              <w:t xml:space="preserve"> perturbações do</w:t>
            </w:r>
            <w:r w:rsidR="00997972" w:rsidRPr="001264D6">
              <w:rPr>
                <w:lang w:val="pt-PT"/>
              </w:rPr>
              <w:t xml:space="preserve"> s</w:t>
            </w:r>
            <w:r w:rsidR="00954B2A" w:rsidRPr="001264D6">
              <w:rPr>
                <w:lang w:val="pt-PT"/>
              </w:rPr>
              <w:t>ono</w:t>
            </w:r>
            <w:r w:rsidR="00BF4AF5" w:rsidRPr="001264D6">
              <w:rPr>
                <w:lang w:val="pt-PT"/>
              </w:rPr>
              <w:t>;</w:t>
            </w:r>
            <w:r w:rsidR="00954B2A" w:rsidRPr="001264D6">
              <w:rPr>
                <w:lang w:val="pt-PT"/>
              </w:rPr>
              <w:t xml:space="preserve"> sonhos estranhos</w:t>
            </w:r>
            <w:r w:rsidR="00BF4AF5" w:rsidRPr="001264D6">
              <w:rPr>
                <w:lang w:val="pt-PT"/>
              </w:rPr>
              <w:t>;</w:t>
            </w:r>
            <w:r w:rsidR="00954B2A" w:rsidRPr="001264D6">
              <w:rPr>
                <w:lang w:val="pt-PT"/>
              </w:rPr>
              <w:t xml:space="preserve"> perturbação da atenção</w:t>
            </w:r>
            <w:r w:rsidR="00BF4AF5" w:rsidRPr="001264D6">
              <w:rPr>
                <w:lang w:val="pt-PT"/>
              </w:rPr>
              <w:t>;</w:t>
            </w:r>
            <w:r w:rsidR="00954B2A" w:rsidRPr="001264D6">
              <w:rPr>
                <w:lang w:val="pt-PT"/>
              </w:rPr>
              <w:t xml:space="preserve"> tonturas</w:t>
            </w:r>
            <w:r w:rsidR="00BF4AF5" w:rsidRPr="001264D6">
              <w:rPr>
                <w:lang w:val="pt-PT"/>
              </w:rPr>
              <w:t>;</w:t>
            </w:r>
            <w:r w:rsidR="00954B2A" w:rsidRPr="001264D6">
              <w:rPr>
                <w:lang w:val="pt-PT"/>
              </w:rPr>
              <w:t xml:space="preserve"> letargia</w:t>
            </w:r>
            <w:r w:rsidR="00BF4AF5" w:rsidRPr="001264D6">
              <w:rPr>
                <w:lang w:val="pt-PT"/>
              </w:rPr>
              <w:t>;</w:t>
            </w:r>
            <w:r w:rsidR="00954B2A" w:rsidRPr="001264D6">
              <w:rPr>
                <w:lang w:val="pt-PT"/>
              </w:rPr>
              <w:t xml:space="preserve"> sonolência</w:t>
            </w:r>
            <w:r w:rsidR="00BF4AF5" w:rsidRPr="001264D6">
              <w:rPr>
                <w:lang w:val="pt-PT"/>
              </w:rPr>
              <w:t>;</w:t>
            </w:r>
            <w:r w:rsidR="00954B2A"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CB1C2B"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19960CD"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onturas</w:t>
            </w:r>
            <w:r w:rsidR="00F04C10" w:rsidRPr="001264D6">
              <w:rPr>
                <w:lang w:val="pt-PT"/>
              </w:rPr>
              <w:t>;</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CB1C2B"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t>g</w:t>
            </w:r>
            <w:r w:rsidRPr="001264D6">
              <w:rPr>
                <w:lang w:val="pt-PT"/>
              </w:rPr>
              <w:t>eneralizada; stress pós-traumático.</w:t>
            </w:r>
          </w:p>
        </w:tc>
        <w:tc>
          <w:tcPr>
            <w:tcW w:w="4806" w:type="dxa"/>
          </w:tcPr>
          <w:p w14:paraId="2C9C5DAA" w14:textId="5CC476F8" w:rsidR="005A240E" w:rsidRPr="001264D6" w:rsidRDefault="00E74D75" w:rsidP="005A240E">
            <w:pPr>
              <w:rPr>
                <w:lang w:val="pt-BR"/>
              </w:rPr>
            </w:pPr>
            <w:r>
              <w:rPr>
                <w:lang w:val="pt-PT"/>
              </w:rPr>
              <w:t>S</w:t>
            </w:r>
            <w:r w:rsidR="00821377" w:rsidRPr="001264D6">
              <w:rPr>
                <w:lang w:val="pt-PT"/>
              </w:rPr>
              <w:t>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CB1C2B"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633F7E5C"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07B376E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insónias, sonolência, tonturas</w:t>
      </w:r>
      <w:r w:rsidR="00FA4584" w:rsidRPr="001264D6">
        <w:rPr>
          <w:lang w:val="pt-PT"/>
        </w:rPr>
        <w:t xml:space="preserve">, sedação, estado confusional, agitação, alucinações, apatia, nervosismo, </w:t>
      </w:r>
      <w:r w:rsidR="00FB63CC" w:rsidRPr="001264D6">
        <w:rPr>
          <w:lang w:val="pt-PT"/>
        </w:rPr>
        <w:t>hipertensão</w:t>
      </w:r>
      <w:r w:rsidR="00296A8F">
        <w:rPr>
          <w:lang w:val="pt-PT"/>
        </w:rPr>
        <w:t xml:space="preserve"> </w:t>
      </w:r>
      <w:r w:rsidR="00CF4192">
        <w:rPr>
          <w:lang w:val="pt-PT"/>
        </w:rPr>
        <w:t xml:space="preserve">e </w:t>
      </w:r>
      <w:r w:rsidR="00FB63CC" w:rsidRPr="001264D6">
        <w:rPr>
          <w:lang w:val="pt-PT"/>
        </w:rPr>
        <w:t>irritabilidade</w:t>
      </w:r>
      <w:r w:rsidR="00CF4192">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w:t>
      </w:r>
      <w:r w:rsidRPr="001264D6">
        <w:rPr>
          <w:lang w:val="pt-PT"/>
        </w:rPr>
        <w:lastRenderedPageBreak/>
        <w:t>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w:t>
      </w:r>
      <w:r w:rsidR="0090704C" w:rsidRPr="001264D6">
        <w:rPr>
          <w:lang w:val="pt-BR"/>
        </w:rPr>
        <w:lastRenderedPageBreak/>
        <w:t>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3C262135" w:rsidR="00552771" w:rsidRPr="001264D6" w:rsidRDefault="00552771" w:rsidP="00552771">
      <w:pPr>
        <w:pStyle w:val="Caption"/>
        <w:keepNext/>
        <w:rPr>
          <w:lang w:val="pt-BR"/>
        </w:rPr>
      </w:pPr>
      <w:bookmarkStart w:id="83" w:name="_Ref78564491"/>
      <w:bookmarkStart w:id="84" w:name="_Toc8763938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10</w:t>
      </w:r>
      <w:r w:rsidRPr="001264D6">
        <w:fldChar w:fldCharType="end"/>
      </w:r>
      <w:bookmarkEnd w:id="83"/>
      <w:r w:rsidRPr="001264D6">
        <w:rPr>
          <w:lang w:val="pt-BR"/>
        </w:rPr>
        <w:t xml:space="preserve"> - Antipsicóticos:</w:t>
      </w:r>
      <w:r w:rsidR="003445F2" w:rsidRPr="001264D6">
        <w:rPr>
          <w:lang w:val="pt-BR"/>
        </w:rPr>
        <w:t xml:space="preserve"> indicações e efeitos adversos frequentes</w:t>
      </w:r>
      <w:bookmarkEnd w:id="84"/>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CB1C2B"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55AA24" w:rsidR="002807FF" w:rsidRPr="001264D6" w:rsidRDefault="00F12565" w:rsidP="00017887">
            <w:pPr>
              <w:rPr>
                <w:lang w:val="pt-PT"/>
              </w:rPr>
            </w:pPr>
            <w:r>
              <w:rPr>
                <w:lang w:val="pt-PT"/>
              </w:rPr>
              <w:t>E</w:t>
            </w:r>
            <w:r w:rsidR="00017887" w:rsidRPr="001264D6">
              <w:rPr>
                <w:lang w:val="pt-PT"/>
              </w:rPr>
              <w:t xml:space="preserve">squizofrenia; tratamento agudo do </w:t>
            </w:r>
            <w:r w:rsidR="00017887" w:rsidRPr="001264D6">
              <w:rPr>
                <w:i/>
                <w:iCs/>
                <w:lang w:val="pt-PT"/>
              </w:rPr>
              <w:t>delirium</w:t>
            </w:r>
            <w:r w:rsidR="00017887" w:rsidRPr="001264D6">
              <w:rPr>
                <w:lang w:val="pt-PT"/>
              </w:rPr>
              <w:t xml:space="preserve">; tratamento de episódios maníacos; tiques e síndrome de </w:t>
            </w:r>
            <w:proofErr w:type="spellStart"/>
            <w:r w:rsidR="00017887" w:rsidRPr="001264D6">
              <w:rPr>
                <w:i/>
                <w:iCs/>
                <w:lang w:val="pt-PT"/>
              </w:rPr>
              <w:t>Gilles</w:t>
            </w:r>
            <w:proofErr w:type="spellEnd"/>
            <w:r w:rsidR="00017887" w:rsidRPr="001264D6">
              <w:rPr>
                <w:i/>
                <w:iCs/>
                <w:lang w:val="pt-PT"/>
              </w:rPr>
              <w:t xml:space="preserve"> de la </w:t>
            </w:r>
            <w:proofErr w:type="spellStart"/>
            <w:r w:rsidR="00017887" w:rsidRPr="001264D6">
              <w:rPr>
                <w:i/>
                <w:iCs/>
                <w:lang w:val="pt-PT"/>
              </w:rPr>
              <w:t>Tourette</w:t>
            </w:r>
            <w:proofErr w:type="spellEnd"/>
            <w:r w:rsidR="00017887" w:rsidRPr="001264D6">
              <w:rPr>
                <w:lang w:val="pt-PT"/>
              </w:rPr>
              <w:t>.</w:t>
            </w:r>
          </w:p>
        </w:tc>
        <w:tc>
          <w:tcPr>
            <w:tcW w:w="4523" w:type="dxa"/>
          </w:tcPr>
          <w:p w14:paraId="22BDDB0F" w14:textId="593AF9BE"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w:t>
            </w:r>
            <w:r w:rsidR="00F12565">
              <w:rPr>
                <w:lang w:val="pt-BR"/>
              </w:rPr>
              <w:t xml:space="preserve"> </w:t>
            </w:r>
            <w:r w:rsidRPr="001264D6">
              <w:rPr>
                <w:lang w:val="pt-BR"/>
              </w:rPr>
              <w:t>cefaleias; tonturas; sonolência; tremor</w:t>
            </w:r>
            <w:r w:rsidR="00B77D84" w:rsidRPr="001264D6">
              <w:rPr>
                <w:lang w:val="pt-BR"/>
              </w:rPr>
              <w:t xml:space="preserve">;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CB1C2B"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252789EB" w:rsidR="002807FF" w:rsidRPr="001264D6" w:rsidRDefault="00F12565" w:rsidP="004C4F4A">
            <w:pPr>
              <w:rPr>
                <w:lang w:val="pt-PT"/>
              </w:rPr>
            </w:pPr>
            <w:r>
              <w:rPr>
                <w:lang w:val="pt-PT"/>
              </w:rPr>
              <w:t>E</w:t>
            </w:r>
            <w:r w:rsidR="004C4F4A" w:rsidRPr="001264D6">
              <w:rPr>
                <w:lang w:val="pt-PT"/>
              </w:rPr>
              <w:t xml:space="preserve">squizofrenia; tratamento da perturbação bipolar; </w:t>
            </w:r>
          </w:p>
        </w:tc>
        <w:tc>
          <w:tcPr>
            <w:tcW w:w="4523" w:type="dxa"/>
          </w:tcPr>
          <w:p w14:paraId="78B0A46B" w14:textId="5FD2E9F4"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w:t>
            </w:r>
            <w:r w:rsidR="00132B17" w:rsidRPr="001264D6">
              <w:rPr>
                <w:lang w:val="pt-BR"/>
              </w:rPr>
              <w:t xml:space="preserv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CB1C2B"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35DA7EE2"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w:t>
            </w:r>
            <w:r w:rsidRPr="001264D6">
              <w:rPr>
                <w:lang w:val="pt-PT"/>
              </w:rPr>
              <w:t>;</w:t>
            </w:r>
            <w:r w:rsidR="006274CC" w:rsidRPr="001264D6">
              <w:rPr>
                <w:lang w:val="pt-BR"/>
              </w:rPr>
              <w:t xml:space="preserve"> sedação/sonolência;</w:t>
            </w:r>
            <w:r w:rsidRPr="001264D6">
              <w:rPr>
                <w:lang w:val="pt-BR"/>
              </w:rPr>
              <w:t xml:space="preserve"> falta de atenção;</w:t>
            </w:r>
            <w:r w:rsidR="00190A8B">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 xml:space="preserve">a </w:t>
      </w:r>
      <w:r w:rsidR="00801918" w:rsidRPr="001264D6">
        <w:rPr>
          <w:lang w:val="pt-PT"/>
        </w:rPr>
        <w:lastRenderedPageBreak/>
        <w:t>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3225E625" w:rsidR="007C697D" w:rsidRPr="00F26AE2" w:rsidRDefault="007C697D" w:rsidP="007C697D">
      <w:pPr>
        <w:pStyle w:val="Heading3"/>
        <w:rPr>
          <w:lang w:val="pt-PT"/>
        </w:rPr>
      </w:pPr>
      <w:bookmarkStart w:id="85" w:name="_Toc87639346"/>
      <w:r w:rsidRPr="001264D6">
        <w:rPr>
          <w:lang w:val="pt-PT"/>
        </w:rPr>
        <w:t xml:space="preserve">Antiácidos e </w:t>
      </w:r>
      <w:bookmarkEnd w:id="85"/>
      <w:r w:rsidR="004357D2" w:rsidRPr="001264D6">
        <w:rPr>
          <w:lang w:val="pt-PT"/>
        </w:rPr>
        <w:t>antiulcerosos</w:t>
      </w:r>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w:t>
      </w:r>
      <w:r w:rsidR="00D02867" w:rsidRPr="001264D6">
        <w:rPr>
          <w:lang w:val="pt-PT" w:eastAsia="x-none"/>
        </w:rPr>
        <w:lastRenderedPageBreak/>
        <w:t xml:space="preserve">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6" w:name="_Toc87639347"/>
      <w:r w:rsidRPr="001264D6">
        <w:rPr>
          <w:lang w:val="pt-PT"/>
        </w:rPr>
        <w:t>Anticoagulantes</w:t>
      </w:r>
      <w:bookmarkEnd w:id="86"/>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w:t>
      </w:r>
      <w:r w:rsidR="00D51715" w:rsidRPr="001264D6">
        <w:rPr>
          <w:lang w:val="pt-BR" w:eastAsia="x-none"/>
        </w:rPr>
        <w:lastRenderedPageBreak/>
        <w:t xml:space="preserve">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7" w:name="_Toc87639348"/>
      <w:r w:rsidRPr="001264D6">
        <w:rPr>
          <w:lang w:val="pt-PT"/>
        </w:rPr>
        <w:t>A</w:t>
      </w:r>
      <w:r w:rsidRPr="001264D6">
        <w:rPr>
          <w:lang w:val="pt-PT" w:eastAsia="x-none"/>
        </w:rPr>
        <w:t>ntidislipidémicos</w:t>
      </w:r>
      <w:bookmarkEnd w:id="87"/>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w:t>
      </w:r>
      <w:r w:rsidRPr="001264D6">
        <w:rPr>
          <w:lang w:val="pt-BR" w:eastAsia="x-none"/>
        </w:rPr>
        <w:lastRenderedPageBreak/>
        <w:t xml:space="preserve">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 xml:space="preserve">de colesterol ao inibir a </w:t>
      </w:r>
      <w:r w:rsidR="003F09B8" w:rsidRPr="003F09B8">
        <w:rPr>
          <w:lang w:val="pt-PT" w:eastAsia="x-none"/>
        </w:rPr>
        <w:lastRenderedPageBreak/>
        <w:t>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5882C6DF" w:rsidR="0058396A" w:rsidRPr="0058396A" w:rsidRDefault="0058396A" w:rsidP="0058396A">
      <w:pPr>
        <w:pStyle w:val="Caption"/>
        <w:keepNext/>
        <w:rPr>
          <w:lang w:val="pt-BR"/>
        </w:rPr>
      </w:pPr>
      <w:bookmarkStart w:id="88" w:name="_Ref80090758"/>
      <w:bookmarkStart w:id="89"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1257E1">
        <w:rPr>
          <w:noProof/>
          <w:lang w:val="pt-BR"/>
        </w:rPr>
        <w:t>11</w:t>
      </w:r>
      <w:r>
        <w:fldChar w:fldCharType="end"/>
      </w:r>
      <w:bookmarkEnd w:id="88"/>
      <w:r w:rsidRPr="0058396A">
        <w:rPr>
          <w:lang w:val="pt-BR"/>
        </w:rPr>
        <w:t xml:space="preserve"> – Estatinas: efeitos ad</w:t>
      </w:r>
      <w:r>
        <w:rPr>
          <w:lang w:val="pt-BR"/>
        </w:rPr>
        <w:t>versos mais frequentes</w:t>
      </w:r>
      <w:bookmarkEnd w:id="89"/>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CB1C2B"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proofErr w:type="spellStart"/>
            <w:r w:rsidR="004A64AD" w:rsidRPr="004A64AD">
              <w:rPr>
                <w:lang w:val="pt-PT" w:eastAsia="x-none"/>
              </w:rPr>
              <w:t>epistaxis</w:t>
            </w:r>
            <w:proofErr w:type="spellEnd"/>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CB1C2B"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CB1C2B"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37BE23D1"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doença cardíaca coronária</w:t>
            </w:r>
            <w:r>
              <w:rPr>
                <w:lang w:val="pt-BR" w:eastAsia="x-none"/>
              </w:rPr>
              <w:t>;</w:t>
            </w:r>
            <w:r w:rsidR="00BA690E">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CB1C2B"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5A818039"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CB1C2B"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lastRenderedPageBreak/>
              <w:t>Sinvastatina</w:t>
            </w:r>
            <w:proofErr w:type="spellEnd"/>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0" w:name="_Toc87639349"/>
      <w:r w:rsidRPr="007023E3">
        <w:rPr>
          <w:lang w:val="pt-PT" w:eastAsia="x-none"/>
        </w:rPr>
        <w:t>Antiespasmódicos</w:t>
      </w:r>
      <w:bookmarkEnd w:id="90"/>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1" w:name="_Toc87639350"/>
      <w:r w:rsidRPr="001A7E44">
        <w:rPr>
          <w:lang w:val="pt-PT" w:eastAsia="x-none"/>
        </w:rPr>
        <w:t>Anti-hipertensores</w:t>
      </w:r>
      <w:bookmarkEnd w:id="91"/>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lastRenderedPageBreak/>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0F9020E6"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3304ACA5"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r w:rsidR="00E563B8" w:rsidRPr="00FA02BB">
        <w:rPr>
          <w:lang w:val="pt-PT" w:eastAsia="x-none"/>
        </w:rPr>
        <w:t>anti</w:t>
      </w:r>
      <w:r w:rsidR="00E563B8">
        <w:rPr>
          <w:lang w:val="pt-PT" w:eastAsia="x-none"/>
        </w:rPr>
        <w:t>-</w:t>
      </w:r>
      <w:r w:rsidR="00E563B8" w:rsidRPr="00FA02BB">
        <w:rPr>
          <w:lang w:val="pt-PT" w:eastAsia="x-none"/>
        </w:rPr>
        <w:t>hipertensores</w:t>
      </w:r>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 xml:space="preserve">o </w:t>
      </w:r>
      <w:r>
        <w:rPr>
          <w:lang w:val="pt-PT" w:eastAsia="x-none"/>
        </w:rPr>
        <w:lastRenderedPageBreak/>
        <w:t>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w:t>
      </w:r>
      <w:r w:rsidRPr="00A45C14">
        <w:rPr>
          <w:lang w:val="pt-PT" w:eastAsia="x-none"/>
        </w:rPr>
        <w:lastRenderedPageBreak/>
        <w:t>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56323491"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2" w:name="_Toc87639351"/>
      <w:r w:rsidRPr="001A7E44">
        <w:rPr>
          <w:lang w:val="pt-PT" w:eastAsia="x-none"/>
        </w:rPr>
        <w:t>Anti-</w:t>
      </w:r>
      <w:r>
        <w:rPr>
          <w:lang w:val="pt-PT" w:eastAsia="x-none"/>
        </w:rPr>
        <w:t>histamínicos</w:t>
      </w:r>
      <w:bookmarkEnd w:id="92"/>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 xml:space="preserve">(Church &amp; </w:t>
      </w:r>
      <w:r w:rsidR="0047012B" w:rsidRPr="0047012B">
        <w:rPr>
          <w:noProof/>
          <w:lang w:val="pt-BR" w:eastAsia="x-none"/>
        </w:rPr>
        <w:lastRenderedPageBreak/>
        <w:t>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3" w:name="_Toc87639352"/>
      <w:r w:rsidRPr="00F224F7">
        <w:rPr>
          <w:lang w:val="pt-BR" w:eastAsia="x-none"/>
        </w:rPr>
        <w:t>Antiparkinsónicos</w:t>
      </w:r>
      <w:bookmarkEnd w:id="93"/>
    </w:p>
    <w:p w14:paraId="4B7B8099" w14:textId="08D9DA32" w:rsidR="00622F63" w:rsidRDefault="00D966AF" w:rsidP="00622F6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lastRenderedPageBreak/>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710E137" w14:textId="551D8082" w:rsidR="00292126" w:rsidRPr="00F63C18" w:rsidRDefault="00767180" w:rsidP="00E25253">
      <w:pPr>
        <w:pStyle w:val="Heading3"/>
        <w:rPr>
          <w:lang w:val="pt-BR" w:eastAsia="x-none"/>
        </w:rPr>
      </w:pPr>
      <w:bookmarkStart w:id="94" w:name="_Toc87639354"/>
      <w:r>
        <w:rPr>
          <w:lang w:val="pt-BR" w:eastAsia="x-none"/>
        </w:rPr>
        <w:t>Digitálicos</w:t>
      </w:r>
      <w:bookmarkEnd w:id="94"/>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5CD6BCE1" w14:textId="36FE481D" w:rsidR="008E2F1B" w:rsidRPr="00954F5A" w:rsidRDefault="00954F5A" w:rsidP="00433785">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5" w:name="_Toc87639355"/>
      <w:proofErr w:type="spellStart"/>
      <w:r w:rsidRPr="00954F5A">
        <w:rPr>
          <w:lang w:eastAsia="x-none"/>
        </w:rPr>
        <w:t>Glucocorticóides</w:t>
      </w:r>
      <w:bookmarkEnd w:id="95"/>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w:t>
      </w:r>
      <w:r w:rsidRPr="00954F5A">
        <w:rPr>
          <w:lang w:val="pt-PT" w:eastAsia="x-none"/>
        </w:rPr>
        <w:lastRenderedPageBreak/>
        <w:t xml:space="preserve">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2152BA73" w:rsidR="001B55E1" w:rsidRPr="001B55E1" w:rsidRDefault="001B55E1" w:rsidP="001B55E1">
      <w:pPr>
        <w:pStyle w:val="Caption"/>
        <w:keepNext/>
        <w:rPr>
          <w:lang w:val="pt-BR"/>
        </w:rPr>
      </w:pPr>
      <w:bookmarkStart w:id="96" w:name="_Ref80908830"/>
      <w:bookmarkStart w:id="97"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1257E1">
        <w:rPr>
          <w:noProof/>
          <w:lang w:val="pt-BR"/>
        </w:rPr>
        <w:t>12</w:t>
      </w:r>
      <w:r>
        <w:fldChar w:fldCharType="end"/>
      </w:r>
      <w:bookmarkEnd w:id="96"/>
      <w:r w:rsidRPr="001B55E1">
        <w:rPr>
          <w:lang w:val="pt-BR"/>
        </w:rPr>
        <w:t xml:space="preserve"> – Efeitos secundários dos </w:t>
      </w:r>
      <w:proofErr w:type="spellStart"/>
      <w:r w:rsidRPr="001B55E1">
        <w:rPr>
          <w:lang w:val="pt-BR"/>
        </w:rPr>
        <w:t>glucocor</w:t>
      </w:r>
      <w:r>
        <w:rPr>
          <w:lang w:val="pt-BR"/>
        </w:rPr>
        <w:t>ticoides</w:t>
      </w:r>
      <w:bookmarkEnd w:id="97"/>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CB1C2B" w14:paraId="0702AA0C" w14:textId="77777777" w:rsidTr="00456153">
        <w:tc>
          <w:tcPr>
            <w:tcW w:w="1696" w:type="dxa"/>
          </w:tcPr>
          <w:p w14:paraId="35EC1CD8" w14:textId="0FAABD4E" w:rsidR="007F17E6" w:rsidRDefault="007F17E6" w:rsidP="007F17E6">
            <w:pPr>
              <w:rPr>
                <w:lang w:val="pt-BR" w:eastAsia="x-none"/>
              </w:rPr>
            </w:pPr>
            <w:r>
              <w:rPr>
                <w:lang w:val="pt-BR" w:eastAsia="x-none"/>
              </w:rPr>
              <w:lastRenderedPageBreak/>
              <w:t>Hidrocortisona</w:t>
            </w:r>
          </w:p>
        </w:tc>
        <w:tc>
          <w:tcPr>
            <w:tcW w:w="2835" w:type="dxa"/>
          </w:tcPr>
          <w:p w14:paraId="3E1B6595" w14:textId="5CF4B512"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32D3492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CB1C2B"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eoplásicas, hematológicas ;</w:t>
            </w:r>
            <w:r w:rsidR="00A74D9A">
              <w:rPr>
                <w:lang w:val="pt-BR" w:eastAsia="x-none"/>
              </w:rPr>
              <w:t xml:space="preserve"> </w:t>
            </w:r>
            <w:r>
              <w:rPr>
                <w:lang w:val="pt-BR" w:eastAsia="x-none"/>
              </w:rPr>
              <w:t>alergias</w:t>
            </w:r>
          </w:p>
        </w:tc>
        <w:tc>
          <w:tcPr>
            <w:tcW w:w="4523" w:type="dxa"/>
          </w:tcPr>
          <w:p w14:paraId="05DE478E" w14:textId="34B39E27"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8" w:name="_Toc87639356"/>
      <w:r>
        <w:rPr>
          <w:lang w:val="pt-BR" w:eastAsia="x-none"/>
        </w:rPr>
        <w:t>Medicamentos usados na incontinência urinária</w:t>
      </w:r>
      <w:bookmarkEnd w:id="98"/>
      <w:r>
        <w:rPr>
          <w:lang w:val="pt-BR" w:eastAsia="x-none"/>
        </w:rPr>
        <w:t xml:space="preserve"> </w:t>
      </w:r>
    </w:p>
    <w:p w14:paraId="52A2CFD7" w14:textId="0FB0C05E" w:rsidR="00CF0D35" w:rsidRPr="001264D6" w:rsidRDefault="00A62B7E" w:rsidP="00E829BE">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7639357"/>
      <w:r w:rsidRPr="001264D6">
        <w:rPr>
          <w:lang w:val="pt-PT"/>
        </w:rPr>
        <w:lastRenderedPageBreak/>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03055292" w14:textId="36F87A53" w:rsidR="0072563B" w:rsidRDefault="00056878" w:rsidP="001E1B6F">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321B2B70"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9E2331">
        <w:rPr>
          <w:lang w:val="pt-PT" w:eastAsia="x-none"/>
        </w:rPr>
        <w:t>resolveu-se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w:t>
      </w:r>
      <w:r w:rsidR="00C55E7C">
        <w:rPr>
          <w:lang w:val="pt-PT" w:eastAsia="x-none"/>
        </w:rPr>
        <w:lastRenderedPageBreak/>
        <w:t xml:space="preserve">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22A4C60C" w:rsidR="00346592" w:rsidRDefault="0068141C" w:rsidP="0053533A">
      <w:pPr>
        <w:ind w:firstLine="567"/>
        <w:rPr>
          <w:lang w:val="pt-BR" w:eastAsia="x-none"/>
        </w:rPr>
      </w:pPr>
      <w:r>
        <w:rPr>
          <w:lang w:val="pt-BR" w:eastAsia="x-none"/>
        </w:rPr>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 xml:space="preserve">a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2344B3D8" w:rsidR="00E223A8" w:rsidRPr="00C55E7C" w:rsidRDefault="00346592" w:rsidP="00C55E7C">
      <w:pPr>
        <w:ind w:firstLine="720"/>
        <w:rPr>
          <w:lang w:val="pt-PT"/>
        </w:rPr>
      </w:pPr>
      <w:r>
        <w:rPr>
          <w:lang w:val="pt-BR" w:eastAsia="x-none"/>
        </w:rPr>
        <w:lastRenderedPageBreak/>
        <w:t xml:space="preserve">Procedeu-se à </w:t>
      </w:r>
      <w:r>
        <w:rPr>
          <w:lang w:val="pt-PT"/>
        </w:rPr>
        <w:t>u</w:t>
      </w:r>
      <w:r>
        <w:rPr>
          <w:lang w:val="pt-PT"/>
        </w:rPr>
        <w:t xml:space="preserve">niformização da coluna </w:t>
      </w:r>
      <w:r>
        <w:rPr>
          <w:lang w:val="pt-PT"/>
        </w:rPr>
        <w:t>‘</w:t>
      </w:r>
      <w:proofErr w:type="spellStart"/>
      <w:r w:rsidRPr="00346592">
        <w:rPr>
          <w:lang w:val="pt-PT"/>
        </w:rPr>
        <w:t>Interna_Dias</w:t>
      </w:r>
      <w:proofErr w:type="spellEnd"/>
      <w:r>
        <w:rPr>
          <w:lang w:val="pt-PT"/>
        </w:rPr>
        <w:t>’</w:t>
      </w:r>
      <w:r w:rsidRPr="00346592">
        <w:rPr>
          <w:lang w:val="pt-PT"/>
        </w:rPr>
        <w:t>,</w:t>
      </w:r>
      <w:r>
        <w:rPr>
          <w:lang w:val="pt-PT"/>
        </w:rPr>
        <w:t xml:space="preserve"> </w:t>
      </w:r>
      <w:r w:rsidR="00E91BD1">
        <w:rPr>
          <w:lang w:val="pt-PT"/>
        </w:rPr>
        <w:t>devido ao facto de</w:t>
      </w:r>
      <w:r>
        <w:rPr>
          <w:lang w:val="pt-PT"/>
        </w:rPr>
        <w:t xml:space="preserv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represent</w:t>
      </w:r>
      <w:r w:rsidR="0086549D">
        <w:rPr>
          <w:lang w:val="pt-PT"/>
        </w:rPr>
        <w:t>arem</w:t>
      </w:r>
      <w:r>
        <w:rPr>
          <w:lang w:val="pt-PT"/>
        </w:rPr>
        <w:t xml:space="preserve"> o mesmo tipo de informação</w:t>
      </w:r>
      <w:r w:rsidR="0086549D">
        <w:rPr>
          <w:lang w:val="pt-PT"/>
        </w:rPr>
        <w:t>, mas</w:t>
      </w:r>
      <w:r>
        <w:rPr>
          <w:lang w:val="pt-PT"/>
        </w:rPr>
        <w:t xml:space="preserve"> em unidades de medida diferentes</w:t>
      </w:r>
      <w:r w:rsidR="0086549D">
        <w:rPr>
          <w:lang w:val="pt-PT"/>
        </w:rPr>
        <w:t xml:space="preserve">. Então, </w:t>
      </w:r>
      <w:r>
        <w:rPr>
          <w:lang w:val="pt-PT"/>
        </w:rPr>
        <w:t>optou-se por</w:t>
      </w:r>
      <w:r>
        <w:rPr>
          <w:lang w:val="pt-PT"/>
        </w:rPr>
        <w:t xml:space="preserve"> colocar a informação das duas colunas apenas numa e f</w:t>
      </w:r>
      <w:r>
        <w:rPr>
          <w:lang w:val="pt-PT"/>
        </w:rPr>
        <w:t>ez-se</w:t>
      </w:r>
      <w:r>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9202B9" w:rsidR="00F16F6C" w:rsidRDefault="00147C1F" w:rsidP="009301F0">
      <w:pPr>
        <w:ind w:firstLine="567"/>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a única observação ou valor são provavelmente inúteis para a modelação. Estas colunas ou preditores </w:t>
      </w:r>
      <w:r w:rsidRPr="00147C1F">
        <w:rPr>
          <w:lang w:val="pt-PT" w:eastAsia="x-none"/>
        </w:rPr>
        <w:t>refe</w:t>
      </w:r>
      <w:r>
        <w:rPr>
          <w:lang w:val="pt-PT" w:eastAsia="x-none"/>
        </w:rPr>
        <w:t>rem-se</w:t>
      </w:r>
      <w:r w:rsidRPr="00147C1F">
        <w:rPr>
          <w:lang w:val="pt-PT" w:eastAsia="x-none"/>
        </w:rPr>
        <w:t xml:space="preserve"> a preditores de variação zero</w:t>
      </w:r>
      <w:r w:rsidR="0093124D">
        <w:rPr>
          <w:lang w:val="pt-PT" w:eastAsia="x-none"/>
        </w:rPr>
        <w:t xml:space="preserve">, </w:t>
      </w:r>
      <w:r w:rsidRPr="00147C1F">
        <w:rPr>
          <w:lang w:val="pt-PT" w:eastAsia="x-none"/>
        </w:rPr>
        <w:t>porque não há variação</w:t>
      </w:r>
      <w:r w:rsidR="009301F0">
        <w:rPr>
          <w:lang w:val="pt-PT" w:eastAsia="x-none"/>
        </w:rPr>
        <w:t xml:space="preserve"> de valores na variável</w:t>
      </w:r>
      <w:r>
        <w:rPr>
          <w:lang w:val="pt-PT" w:eastAsia="x-none"/>
        </w:rPr>
        <w:t xml:space="preserve">. </w:t>
      </w:r>
      <w:r w:rsidRPr="00147C1F">
        <w:rPr>
          <w:lang w:val="pt-PT" w:eastAsia="x-none"/>
        </w:rPr>
        <w:t>As colunas que têm um único valor para todas as linhas não contêm qualquer informação para modelação</w:t>
      </w:r>
      <w:r w:rsidR="00600D53">
        <w:rPr>
          <w:lang w:val="pt-PT" w:eastAsia="x-none"/>
        </w:rPr>
        <w:t xml:space="preserve"> e </w:t>
      </w:r>
      <w:r w:rsidRPr="00147C1F">
        <w:rPr>
          <w:lang w:val="pt-PT" w:eastAsia="x-none"/>
        </w:rPr>
        <w:t xml:space="preserve">pode também causar erros ou resultados inesperados. É possível </w:t>
      </w:r>
      <w:r w:rsidR="00600D53" w:rsidRPr="00147C1F">
        <w:rPr>
          <w:lang w:val="pt-PT" w:eastAsia="x-none"/>
        </w:rPr>
        <w:t>detetar</w:t>
      </w:r>
      <w:r w:rsidRPr="00147C1F">
        <w:rPr>
          <w:lang w:val="pt-PT" w:eastAsia="x-none"/>
        </w:rPr>
        <w:t xml:space="preserve"> </w:t>
      </w:r>
      <w:r w:rsidR="00600D53">
        <w:rPr>
          <w:lang w:val="pt-PT" w:eastAsia="x-none"/>
        </w:rPr>
        <w:t>linhas com</w:t>
      </w:r>
      <w:r w:rsidRPr="00147C1F">
        <w:rPr>
          <w:lang w:val="pt-PT" w:eastAsia="x-none"/>
        </w:rPr>
        <w:t xml:space="preserve"> esta propriedade usando a função </w:t>
      </w:r>
      <w:proofErr w:type="spellStart"/>
      <w:r w:rsidR="00600D53" w:rsidRPr="00600D53">
        <w:rPr>
          <w:i/>
          <w:iCs/>
          <w:lang w:val="pt-PT" w:eastAsia="x-none"/>
        </w:rPr>
        <w:t>unique</w:t>
      </w:r>
      <w:proofErr w:type="spellEnd"/>
      <w:r w:rsidRPr="00600D53">
        <w:rPr>
          <w:i/>
          <w:iCs/>
          <w:lang w:val="pt-PT" w:eastAsia="x-none"/>
        </w:rPr>
        <w:t>()</w:t>
      </w:r>
      <w:r w:rsidRPr="00147C1F">
        <w:rPr>
          <w:lang w:val="pt-PT" w:eastAsia="x-none"/>
        </w:rPr>
        <w:t xml:space="preserve"> </w:t>
      </w:r>
      <w:r w:rsidR="00600D53">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sidR="00BC3A84">
        <w:rPr>
          <w:lang w:val="pt-PT" w:eastAsia="x-none"/>
        </w:rPr>
        <w:t>devolve</w:t>
      </w:r>
      <w:r w:rsidRPr="00147C1F">
        <w:rPr>
          <w:lang w:val="pt-PT" w:eastAsia="x-none"/>
        </w:rPr>
        <w:t xml:space="preserve"> o número de valores únicos </w:t>
      </w:r>
      <w:r w:rsidR="00BC3A84">
        <w:rPr>
          <w:lang w:val="pt-PT" w:eastAsia="x-none"/>
        </w:rPr>
        <w:t>de cada</w:t>
      </w:r>
      <w:r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Pr="00147C1F">
        <w:rPr>
          <w:lang w:val="pt-PT" w:eastAsia="x-none"/>
        </w:rPr>
        <w:t xml:space="preserve"> o conjunto de </w:t>
      </w:r>
      <w:r w:rsidR="001D2436">
        <w:rPr>
          <w:lang w:val="pt-PT" w:eastAsia="x-none"/>
        </w:rPr>
        <w:t>variáveis com</w:t>
      </w:r>
      <w:r w:rsidRPr="00147C1F">
        <w:rPr>
          <w:lang w:val="pt-PT" w:eastAsia="x-none"/>
        </w:rPr>
        <w:t xml:space="preserve"> valores únicos</w:t>
      </w:r>
      <w:r w:rsidR="00F625D0">
        <w:rPr>
          <w:lang w:val="pt-PT" w:eastAsia="x-none"/>
        </w:rPr>
        <w:t xml:space="preserve"> </w:t>
      </w:r>
      <w:r w:rsidR="00B41F15">
        <w:rPr>
          <w:lang w:val="pt-PT" w:eastAsia="x-none"/>
        </w:rPr>
        <w:t xml:space="preserve">que serão eliminadas do conjunto de dados. </w:t>
      </w:r>
    </w:p>
    <w:p w14:paraId="0865DB79" w14:textId="5064713E" w:rsidR="001257E1" w:rsidRPr="0093124D" w:rsidRDefault="001257E1" w:rsidP="001257E1">
      <w:pPr>
        <w:pStyle w:val="Caption"/>
        <w:keepNext/>
        <w:rPr>
          <w:lang w:val="pt-BR"/>
        </w:rPr>
      </w:pPr>
      <w:bookmarkStart w:id="101"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bookmarkEnd w:id="101"/>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34E2F88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 '</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03890AF1" w14:textId="3DAFAF66" w:rsidR="00F36E74" w:rsidRDefault="00F36E74" w:rsidP="00A4023A">
      <w:pPr>
        <w:ind w:firstLine="567"/>
        <w:rPr>
          <w:b/>
          <w:bCs/>
          <w:lang w:val="pt-PT" w:eastAsia="x-none"/>
        </w:rPr>
      </w:pPr>
      <w:r w:rsidRPr="00F36E74">
        <w:rPr>
          <w:b/>
          <w:bCs/>
          <w:lang w:val="pt-PT" w:eastAsia="x-none"/>
        </w:rPr>
        <w:t xml:space="preserve">Identificação de colunas inócuas </w:t>
      </w:r>
    </w:p>
    <w:p w14:paraId="34187D81" w14:textId="0AD08774" w:rsidR="00A97992" w:rsidRDefault="00F36E74" w:rsidP="0080380E">
      <w:pPr>
        <w:ind w:firstLine="567"/>
        <w:rPr>
          <w:lang w:val="pt-PT"/>
        </w:rPr>
      </w:pPr>
      <w:r>
        <w:rPr>
          <w:lang w:val="pt-PT" w:eastAsia="x-none"/>
        </w:rPr>
        <w:t>A existência de colunas como o caso da ‘</w:t>
      </w:r>
      <w:proofErr w:type="spellStart"/>
      <w:r>
        <w:rPr>
          <w:lang w:val="pt-PT"/>
        </w:rPr>
        <w:t>Id_App</w:t>
      </w:r>
      <w:proofErr w:type="spellEnd"/>
      <w:r>
        <w:rPr>
          <w:lang w:val="pt-PT"/>
        </w:rPr>
        <w:t>’ ou ‘</w:t>
      </w:r>
      <w:proofErr w:type="spellStart"/>
      <w:r w:rsidRPr="00F36E74">
        <w:rPr>
          <w:lang w:val="pt-PT"/>
        </w:rPr>
        <w:t>N.ºProc</w:t>
      </w:r>
      <w:proofErr w:type="spellEnd"/>
      <w:r>
        <w:rPr>
          <w:lang w:val="pt-PT"/>
        </w:rPr>
        <w:t>’</w:t>
      </w:r>
      <w:r w:rsidR="00A4023A">
        <w:rPr>
          <w:lang w:val="pt-PT"/>
        </w:rPr>
        <w:t xml:space="preserve">, não afetará a modelação pois são valores apenas válidos para a identificação do individuo internamente. </w:t>
      </w:r>
      <w:r w:rsidR="00AB797A">
        <w:rPr>
          <w:lang w:val="pt-PT"/>
        </w:rPr>
        <w:t>Por este motivo também se procedeu à eliminação destas</w:t>
      </w:r>
      <w:r w:rsidR="00517E58">
        <w:rPr>
          <w:lang w:val="pt-PT"/>
        </w:rPr>
        <w:t xml:space="preserve"> variáveis</w:t>
      </w:r>
      <w:r w:rsidR="00AB797A">
        <w:rPr>
          <w:lang w:val="pt-PT"/>
        </w:rPr>
        <w:t xml:space="preserve">. </w:t>
      </w:r>
    </w:p>
    <w:p w14:paraId="7CE9348B" w14:textId="1FBBA4A0" w:rsidR="00E829BE" w:rsidRDefault="00E829BE" w:rsidP="0080380E">
      <w:pPr>
        <w:ind w:firstLine="567"/>
        <w:rPr>
          <w:lang w:val="pt-PT"/>
        </w:rPr>
      </w:pP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lastRenderedPageBreak/>
        <w:t xml:space="preserve">Identificação de colunas com pouca variância </w:t>
      </w:r>
    </w:p>
    <w:p w14:paraId="60F43835" w14:textId="1F378A54" w:rsidR="00183941" w:rsidRDefault="00F36E74" w:rsidP="00AA6A44">
      <w:pPr>
        <w:ind w:firstLine="567"/>
        <w:rPr>
          <w:lang w:val="pt-PT" w:eastAsia="x-none"/>
        </w:rPr>
      </w:pPr>
      <w:r>
        <w:rPr>
          <w:lang w:val="pt-PT" w:eastAsia="x-none"/>
        </w:rPr>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w:t>
      </w:r>
      <w:r w:rsidR="00B91F6B">
        <w:rPr>
          <w:lang w:val="pt-PT" w:eastAsia="x-none"/>
        </w:rPr>
        <w:t xml:space="preserve"> Com esta abordagem assume-se que </w:t>
      </w:r>
      <w:r w:rsidR="00B91F6B" w:rsidRPr="009E5308">
        <w:rPr>
          <w:lang w:val="pt-PT" w:eastAsia="x-none"/>
        </w:rPr>
        <w:t xml:space="preserve">as características com uma variância superior podem conter mais informação útil, mas </w:t>
      </w:r>
      <w:r w:rsidR="00B91F6B">
        <w:rPr>
          <w:lang w:val="pt-PT" w:eastAsia="x-none"/>
        </w:rPr>
        <w:t>note-se</w:t>
      </w:r>
      <w:r w:rsidR="00B91F6B" w:rsidRPr="009E5308">
        <w:rPr>
          <w:lang w:val="pt-PT" w:eastAsia="x-none"/>
        </w:rPr>
        <w:t xml:space="preserve"> que não </w:t>
      </w:r>
      <w:r w:rsidR="00B91F6B">
        <w:rPr>
          <w:lang w:val="pt-PT" w:eastAsia="x-none"/>
        </w:rPr>
        <w:t xml:space="preserve">se tem </w:t>
      </w:r>
      <w:r w:rsidR="00B91F6B" w:rsidRPr="009E5308">
        <w:rPr>
          <w:lang w:val="pt-PT" w:eastAsia="x-none"/>
        </w:rPr>
        <w:t>em conta a relação entre variáveis de característica ou características e variáveis-alvo, o que é uma das desvantagens d</w:t>
      </w:r>
      <w:r w:rsidR="00B91F6B">
        <w:rPr>
          <w:lang w:val="pt-PT" w:eastAsia="x-none"/>
        </w:rPr>
        <w:t>este método de</w:t>
      </w:r>
      <w:r w:rsidR="00B91F6B" w:rsidRPr="009E5308">
        <w:rPr>
          <w:lang w:val="pt-PT" w:eastAsia="x-none"/>
        </w:rPr>
        <w:t xml:space="preserve"> filtragem.</w:t>
      </w:r>
      <w:r w:rsidR="00AA6A44">
        <w:rPr>
          <w:lang w:val="pt-PT" w:eastAsia="x-none"/>
        </w:rPr>
        <w:t xml:space="preserve"> </w:t>
      </w:r>
      <w:r w:rsidR="00AA6A44" w:rsidRPr="00A97992">
        <w:rPr>
          <w:lang w:val="pt-PT" w:eastAsia="x-none"/>
        </w:rPr>
        <w:t xml:space="preserve">A classe </w:t>
      </w:r>
      <w:r w:rsidR="00AA6A44" w:rsidRPr="00F125DC">
        <w:rPr>
          <w:i/>
          <w:iCs/>
          <w:lang w:val="pt-PT" w:eastAsia="x-none"/>
        </w:rPr>
        <w:t>‘</w:t>
      </w:r>
      <w:proofErr w:type="spellStart"/>
      <w:r w:rsidR="00AA6A44" w:rsidRPr="00F125DC">
        <w:rPr>
          <w:i/>
          <w:iCs/>
          <w:lang w:val="pt-PT" w:eastAsia="x-none"/>
        </w:rPr>
        <w:t>VarianceThreshold</w:t>
      </w:r>
      <w:proofErr w:type="spellEnd"/>
      <w:r w:rsidR="00AA6A44" w:rsidRPr="00F125DC">
        <w:rPr>
          <w:i/>
          <w:iCs/>
          <w:lang w:val="pt-PT" w:eastAsia="x-none"/>
        </w:rPr>
        <w:t>’</w:t>
      </w:r>
      <w:r w:rsidR="00AA6A44" w:rsidRPr="00A97992">
        <w:rPr>
          <w:lang w:val="pt-PT" w:eastAsia="x-none"/>
        </w:rPr>
        <w:t xml:space="preserve"> da biblioteca </w:t>
      </w:r>
      <w:proofErr w:type="spellStart"/>
      <w:r w:rsidR="00AA6A44" w:rsidRPr="00F125DC">
        <w:rPr>
          <w:i/>
          <w:iCs/>
          <w:lang w:val="pt-PT" w:eastAsia="x-none"/>
        </w:rPr>
        <w:t>scikit-learn</w:t>
      </w:r>
      <w:proofErr w:type="spellEnd"/>
      <w:r w:rsidR="00AA6A44" w:rsidRPr="00A97992">
        <w:rPr>
          <w:lang w:val="pt-PT" w:eastAsia="x-none"/>
        </w:rPr>
        <w:t xml:space="preserve"> </w:t>
      </w:r>
      <w:r w:rsidR="00AA6A44">
        <w:rPr>
          <w:lang w:val="pt-PT" w:eastAsia="x-none"/>
        </w:rPr>
        <w:t>permite selecionar as variáveis com menos variação e descartá-las</w:t>
      </w:r>
      <w:r w:rsidR="00AA6A44">
        <w:rPr>
          <w:lang w:val="pt-PT" w:eastAsia="x-none"/>
        </w:rPr>
        <w:t xml:space="preserve">. </w:t>
      </w:r>
      <w:r w:rsidR="00D81FFC" w:rsidRPr="009E5308">
        <w:rPr>
          <w:lang w:val="pt-PT" w:eastAsia="x-none"/>
        </w:rPr>
        <w:t xml:space="preserve">Por defeito, remove todas as </w:t>
      </w:r>
      <w:r w:rsidR="00DC4B2A">
        <w:rPr>
          <w:lang w:val="pt-PT" w:eastAsia="x-none"/>
        </w:rPr>
        <w:t>variáveis com</w:t>
      </w:r>
      <w:r w:rsidR="00D81FFC" w:rsidRPr="009E5308">
        <w:rPr>
          <w:lang w:val="pt-PT" w:eastAsia="x-none"/>
        </w:rPr>
        <w:t xml:space="preserve"> variação zero, ou seja, características que têm o mesmo valor em todas as amostras</w:t>
      </w:r>
      <w:r w:rsidR="00C23F36">
        <w:rPr>
          <w:lang w:val="pt-PT" w:eastAsia="x-none"/>
        </w:rPr>
        <w:t>. E</w:t>
      </w:r>
      <w:r w:rsidR="00277B44">
        <w:rPr>
          <w:lang w:val="pt-PT" w:eastAsia="x-none"/>
        </w:rPr>
        <w:t>,</w:t>
      </w:r>
      <w:r w:rsidR="00C23F36">
        <w:rPr>
          <w:lang w:val="pt-PT" w:eastAsia="x-none"/>
        </w:rPr>
        <w:t xml:space="preserv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277B44">
        <w:rPr>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w:t>
      </w:r>
      <w:r w:rsidR="009E5308">
        <w:rPr>
          <w:lang w:val="pt-PT" w:eastAsia="x-none"/>
        </w:rPr>
        <w:t>, cujas</w:t>
      </w:r>
      <w:r w:rsidR="00A97992" w:rsidRPr="00A97992">
        <w:rPr>
          <w:lang w:val="pt-PT" w:eastAsia="x-none"/>
        </w:rPr>
        <w:t xml:space="preserve"> colunas que </w:t>
      </w:r>
      <w:r w:rsidR="009E5308">
        <w:rPr>
          <w:lang w:val="pt-PT" w:eastAsia="x-none"/>
        </w:rPr>
        <w:t xml:space="preserve">apresentem </w:t>
      </w:r>
      <w:r w:rsidR="00A97992" w:rsidRPr="00A97992">
        <w:rPr>
          <w:lang w:val="pt-PT" w:eastAsia="x-none"/>
        </w:rPr>
        <w:t xml:space="preserve">uma variância inferior ao </w:t>
      </w:r>
      <w:r w:rsidR="00283CB8">
        <w:rPr>
          <w:lang w:val="pt-PT" w:eastAsia="x-none"/>
        </w:rPr>
        <w:t>valor limite definido</w:t>
      </w:r>
      <w:r w:rsidR="00A97992" w:rsidRPr="00A97992">
        <w:rPr>
          <w:lang w:val="pt-PT" w:eastAsia="x-none"/>
        </w:rPr>
        <w:t xml:space="preserve"> </w:t>
      </w:r>
      <w:r w:rsidR="00C23F36">
        <w:rPr>
          <w:lang w:val="pt-PT" w:eastAsia="x-none"/>
        </w:rPr>
        <w:t>são</w:t>
      </w:r>
      <w:r w:rsidR="00A97992" w:rsidRPr="00A97992">
        <w:rPr>
          <w:lang w:val="pt-PT" w:eastAsia="x-none"/>
        </w:rPr>
        <w:t xml:space="preserve"> removidas.</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w:t>
      </w:r>
      <w:r w:rsidR="00965F7A">
        <w:rPr>
          <w:lang w:val="pt-PT" w:eastAsia="x-none"/>
        </w:rPr>
        <w:t>a variância</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w:t>
      </w:r>
      <w:r w:rsidR="00287911">
        <w:rPr>
          <w:lang w:val="pt-PT" w:eastAsia="x-none"/>
        </w:rPr>
        <w:t>,</w:t>
      </w:r>
      <w:r w:rsidR="001136E4">
        <w:rPr>
          <w:lang w:val="pt-PT" w:eastAsia="x-none"/>
        </w:rPr>
        <w:t>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w:t>
      </w:r>
      <w:r w:rsidR="00287911">
        <w:rPr>
          <w:lang w:val="pt-PT" w:eastAsia="x-none"/>
        </w:rPr>
        <w:t>3</w:t>
      </w:r>
      <w:r w:rsidR="00215B62" w:rsidRPr="00215B62">
        <w:rPr>
          <w:lang w:val="pt-PT" w:eastAsia="x-none"/>
        </w:rPr>
        <w:t>. Mais tarde</w:t>
      </w:r>
      <w:r w:rsidR="00287911">
        <w:rPr>
          <w:lang w:val="pt-PT" w:eastAsia="x-none"/>
        </w:rPr>
        <w:t xml:space="preserve">, o número de características selecionas </w:t>
      </w:r>
      <w:r w:rsidR="00215B62" w:rsidRPr="00215B62">
        <w:rPr>
          <w:lang w:val="pt-PT" w:eastAsia="x-none"/>
        </w:rPr>
        <w:t xml:space="preserve">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w:t>
      </w:r>
      <w:r w:rsidR="00B17647">
        <w:rPr>
          <w:lang w:val="pt-PT" w:eastAsia="x-none"/>
        </w:rPr>
        <w:t xml:space="preserve"> cada substância ativa presente nos medicamentos</w:t>
      </w:r>
      <w:r w:rsidR="001136E4">
        <w:rPr>
          <w:lang w:val="pt-PT" w:eastAsia="x-none"/>
        </w:rPr>
        <w:t>.</w:t>
      </w:r>
    </w:p>
    <w:p w14:paraId="75E93A66" w14:textId="30E3D846" w:rsidR="00183941" w:rsidRPr="00183941" w:rsidRDefault="00183941" w:rsidP="00183941">
      <w:pPr>
        <w:rPr>
          <w:lang w:val="pt-PT" w:eastAsia="x-none"/>
        </w:rPr>
      </w:pPr>
      <w:r>
        <w:rPr>
          <w:noProof/>
        </w:rPr>
        <w:drawing>
          <wp:inline distT="0" distB="0" distL="0" distR="0" wp14:anchorId="6D10EC15" wp14:editId="38EDACAA">
            <wp:extent cx="5727032" cy="3333115"/>
            <wp:effectExtent l="0" t="0" r="127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343032B8" w14:textId="1E8A0E35" w:rsidR="001136E4" w:rsidRPr="00D30816" w:rsidRDefault="00D30816" w:rsidP="00D30816">
      <w:pPr>
        <w:pStyle w:val="Caption"/>
        <w:rPr>
          <w:lang w:val="pt-BR"/>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de linhas com a variação do limiar em relação ao número de características selecionadas</w:t>
      </w:r>
    </w:p>
    <w:p w14:paraId="52E228CD" w14:textId="2ABAA03D" w:rsidR="001136E4" w:rsidRPr="0032775B" w:rsidRDefault="006D3AD8" w:rsidP="0032775B">
      <w:pPr>
        <w:ind w:firstLine="567"/>
        <w:rPr>
          <w:b/>
          <w:bCs/>
          <w:lang w:val="pt-PT"/>
        </w:rPr>
      </w:pPr>
      <w:r w:rsidRPr="00A97992">
        <w:rPr>
          <w:b/>
          <w:bCs/>
          <w:lang w:val="pt-PT"/>
        </w:rPr>
        <w:lastRenderedPageBreak/>
        <w:t xml:space="preserve">Identificação de </w:t>
      </w:r>
      <w:r>
        <w:rPr>
          <w:b/>
          <w:bCs/>
          <w:lang w:val="pt-PT"/>
        </w:rPr>
        <w:t>linhas com dados duplicados</w:t>
      </w:r>
      <w:r w:rsidRPr="00A97992">
        <w:rPr>
          <w:b/>
          <w:bCs/>
          <w:lang w:val="pt-PT"/>
        </w:rPr>
        <w:t xml:space="preserve"> </w:t>
      </w:r>
    </w:p>
    <w:p w14:paraId="34205080" w14:textId="7ECEC402" w:rsidR="008063CA" w:rsidRDefault="000E16C8" w:rsidP="00C121CF">
      <w:pPr>
        <w:ind w:firstLine="567"/>
        <w:rPr>
          <w:lang w:val="pt-PT" w:eastAsia="x-none"/>
        </w:rPr>
      </w:pPr>
      <w:r>
        <w:rPr>
          <w:lang w:val="pt-PT" w:eastAsia="x-none"/>
        </w:rPr>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sidR="005A10F8">
        <w:rPr>
          <w:lang w:val="pt-PT" w:eastAsia="x-none"/>
        </w:rPr>
        <w:t xml:space="preserve">ser </w:t>
      </w:r>
      <w:r w:rsidRPr="000E16C8">
        <w:rPr>
          <w:lang w:val="pt-PT" w:eastAsia="x-none"/>
        </w:rPr>
        <w:t>enganadoras durante a avaliação do modelo.</w:t>
      </w:r>
      <w:r w:rsidR="005A10F8">
        <w:rPr>
          <w:lang w:val="pt-PT" w:eastAsia="x-none"/>
        </w:rPr>
        <w:t xml:space="preserve"> Por isso, </w:t>
      </w:r>
      <w:r w:rsidR="005A10F8"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sidR="00F846F0">
        <w:rPr>
          <w:lang w:val="pt-PT" w:eastAsia="x-none"/>
        </w:rPr>
        <w:t xml:space="preserve">apresenta </w:t>
      </w:r>
      <w:r w:rsidR="0056394C">
        <w:rPr>
          <w:lang w:val="pt-PT" w:eastAsia="x-none"/>
        </w:rPr>
        <w:t>exatamente</w:t>
      </w:r>
      <w:r w:rsidR="00F846F0">
        <w:rPr>
          <w:lang w:val="pt-PT" w:eastAsia="x-none"/>
        </w:rPr>
        <w:t xml:space="preserve"> os mesmos valores numa outra linha </w:t>
      </w:r>
      <w:r w:rsidR="0056394C">
        <w:rPr>
          <w:lang w:val="pt-PT" w:eastAsia="x-none"/>
        </w:rPr>
        <w:t>pela</w:t>
      </w:r>
      <w:r w:rsidRPr="000E16C8">
        <w:rPr>
          <w:lang w:val="pt-PT" w:eastAsia="x-none"/>
        </w:rPr>
        <w:t xml:space="preserve"> mesma ordem.</w:t>
      </w:r>
      <w:r w:rsidR="00C121CF">
        <w:rPr>
          <w:lang w:val="pt-PT" w:eastAsia="x-none"/>
        </w:rPr>
        <w:t xml:space="preserve"> </w:t>
      </w:r>
      <w:r w:rsidR="00F33026" w:rsidRPr="00F33026">
        <w:rPr>
          <w:lang w:val="pt-PT" w:eastAsia="x-none"/>
        </w:rPr>
        <w:t>A função</w:t>
      </w:r>
      <w:r w:rsidR="00C121CF">
        <w:rPr>
          <w:lang w:val="pt-PT" w:eastAsia="x-none"/>
        </w:rPr>
        <w:t xml:space="preserve"> </w:t>
      </w:r>
      <w:proofErr w:type="spellStart"/>
      <w:r w:rsidR="00F33026" w:rsidRPr="00F33026">
        <w:rPr>
          <w:i/>
          <w:iCs/>
          <w:lang w:val="pt-PT" w:eastAsia="x-none"/>
        </w:rPr>
        <w:t>duplica</w:t>
      </w:r>
      <w:r w:rsidR="00F33026" w:rsidRPr="00F33026">
        <w:rPr>
          <w:i/>
          <w:iCs/>
          <w:lang w:val="pt-PT" w:eastAsia="x-none"/>
        </w:rPr>
        <w:t>ted</w:t>
      </w:r>
      <w:proofErr w:type="spellEnd"/>
      <w:r w:rsidR="00F33026" w:rsidRPr="00F33026">
        <w:rPr>
          <w:i/>
          <w:iCs/>
          <w:lang w:val="pt-PT" w:eastAsia="x-none"/>
        </w:rPr>
        <w:t>()</w:t>
      </w:r>
      <w:r w:rsidR="00C121CF">
        <w:rPr>
          <w:i/>
          <w:iCs/>
          <w:lang w:val="pt-PT" w:eastAsia="x-none"/>
        </w:rPr>
        <w:t xml:space="preserve"> </w:t>
      </w:r>
      <w:r w:rsidR="00C121CF">
        <w:rPr>
          <w:lang w:val="pt-PT" w:eastAsia="x-none"/>
        </w:rPr>
        <w:t>da biblioteca Pandas</w:t>
      </w:r>
      <w:r w:rsidR="00F33026" w:rsidRPr="00F33026">
        <w:rPr>
          <w:lang w:val="pt-PT" w:eastAsia="x-none"/>
        </w:rPr>
        <w:t xml:space="preserve"> reporta se determinada linha está ou não duplicada.</w:t>
      </w:r>
      <w:r w:rsidR="00C121CF">
        <w:rPr>
          <w:lang w:val="pt-PT" w:eastAsia="x-none"/>
        </w:rPr>
        <w:t xml:space="preserve"> Marcando como Falso a</w:t>
      </w:r>
      <w:r w:rsidR="00F33026" w:rsidRPr="00F33026">
        <w:rPr>
          <w:lang w:val="pt-PT" w:eastAsia="x-none"/>
        </w:rPr>
        <w:t>s</w:t>
      </w:r>
      <w:r w:rsidR="00F955D6">
        <w:rPr>
          <w:lang w:val="pt-PT" w:eastAsia="x-none"/>
        </w:rPr>
        <w:t xml:space="preserve"> linhas</w:t>
      </w:r>
      <w:r w:rsidR="00F33026" w:rsidRPr="00F33026">
        <w:rPr>
          <w:lang w:val="pt-PT" w:eastAsia="x-none"/>
        </w:rPr>
        <w:t xml:space="preserve"> que não</w:t>
      </w:r>
      <w:r w:rsidR="00C121CF">
        <w:rPr>
          <w:lang w:val="pt-PT" w:eastAsia="x-none"/>
        </w:rPr>
        <w:t xml:space="preserve"> estão</w:t>
      </w:r>
      <w:r w:rsidR="00F33026" w:rsidRPr="00F33026">
        <w:rPr>
          <w:lang w:val="pt-PT" w:eastAsia="x-none"/>
        </w:rPr>
        <w:t xml:space="preserve"> duplicad</w:t>
      </w:r>
      <w:r w:rsidR="00C121CF">
        <w:rPr>
          <w:lang w:val="pt-PT" w:eastAsia="x-none"/>
        </w:rPr>
        <w:t>as</w:t>
      </w:r>
      <w:r w:rsidR="00F33026" w:rsidRPr="00F33026">
        <w:rPr>
          <w:lang w:val="pt-PT" w:eastAsia="x-none"/>
        </w:rPr>
        <w:t xml:space="preserve"> ou</w:t>
      </w:r>
      <w:r w:rsidR="00C121CF">
        <w:rPr>
          <w:lang w:val="pt-PT" w:eastAsia="x-none"/>
        </w:rPr>
        <w:t xml:space="preserve"> como</w:t>
      </w:r>
      <w:r w:rsidR="00F33026" w:rsidRPr="00F33026">
        <w:rPr>
          <w:lang w:val="pt-PT" w:eastAsia="x-none"/>
        </w:rPr>
        <w:t xml:space="preserve"> Verdadeiro </w:t>
      </w:r>
      <w:r w:rsidR="00C121CF">
        <w:rPr>
          <w:lang w:val="pt-PT" w:eastAsia="x-none"/>
        </w:rPr>
        <w:t>a</w:t>
      </w:r>
      <w:r w:rsidR="00F955D6">
        <w:rPr>
          <w:lang w:val="pt-PT" w:eastAsia="x-none"/>
        </w:rPr>
        <w:t>s</w:t>
      </w:r>
      <w:r w:rsidR="00C121CF">
        <w:rPr>
          <w:lang w:val="pt-PT" w:eastAsia="x-none"/>
        </w:rPr>
        <w:t xml:space="preserve"> linha</w:t>
      </w:r>
      <w:r w:rsidR="00F955D6">
        <w:rPr>
          <w:lang w:val="pt-PT" w:eastAsia="x-none"/>
        </w:rPr>
        <w:t>s</w:t>
      </w:r>
      <w:r w:rsidR="00C121CF">
        <w:rPr>
          <w:lang w:val="pt-PT" w:eastAsia="x-none"/>
        </w:rPr>
        <w:t xml:space="preserve"> </w:t>
      </w:r>
      <w:r w:rsidR="00F955D6">
        <w:rPr>
          <w:lang w:val="pt-PT" w:eastAsia="x-none"/>
        </w:rPr>
        <w:t>que se apresentem</w:t>
      </w:r>
      <w:r w:rsidR="00F33026" w:rsidRPr="00F33026">
        <w:rPr>
          <w:lang w:val="pt-PT" w:eastAsia="x-none"/>
        </w:rPr>
        <w:t xml:space="preserve"> duplicad</w:t>
      </w:r>
      <w:r w:rsidR="00C121CF">
        <w:rPr>
          <w:lang w:val="pt-PT" w:eastAsia="x-none"/>
        </w:rPr>
        <w:t>a</w:t>
      </w:r>
      <w:r w:rsidR="00F955D6">
        <w:rPr>
          <w:lang w:val="pt-PT" w:eastAsia="x-none"/>
        </w:rPr>
        <w:t>s</w:t>
      </w:r>
      <w:r w:rsidR="00F33026" w:rsidRPr="00F33026">
        <w:rPr>
          <w:lang w:val="pt-PT" w:eastAsia="x-none"/>
        </w:rPr>
        <w:t>.</w:t>
      </w:r>
      <w:r w:rsidR="00F955D6">
        <w:rPr>
          <w:lang w:val="pt-PT" w:eastAsia="x-none"/>
        </w:rPr>
        <w:t xml:space="preserve"> </w:t>
      </w:r>
      <w:r w:rsidR="0035307D">
        <w:rPr>
          <w:lang w:val="pt-PT" w:eastAsia="x-none"/>
        </w:rPr>
        <w:t xml:space="preserve">Nesta base de dados não se verificou a existência de </w:t>
      </w:r>
      <w:r w:rsidR="0032775B">
        <w:rPr>
          <w:lang w:val="pt-PT" w:eastAsia="x-none"/>
        </w:rPr>
        <w:t xml:space="preserve">linhas com informação duplicada. </w:t>
      </w:r>
    </w:p>
    <w:p w14:paraId="5D427EFB" w14:textId="21E3F4DF" w:rsidR="002321D0" w:rsidRDefault="002321D0" w:rsidP="00C121CF">
      <w:pPr>
        <w:ind w:firstLine="567"/>
        <w:rPr>
          <w:lang w:val="pt-PT" w:eastAsia="x-none"/>
        </w:rPr>
      </w:pPr>
    </w:p>
    <w:p w14:paraId="469E2524" w14:textId="79FDC4C8" w:rsidR="002321D0" w:rsidRDefault="002321D0" w:rsidP="002321D0">
      <w:pPr>
        <w:ind w:firstLine="567"/>
        <w:rPr>
          <w:b/>
          <w:bCs/>
          <w:lang w:val="pt-PT"/>
        </w:rPr>
      </w:pPr>
      <w:r w:rsidRPr="00A97992">
        <w:rPr>
          <w:b/>
          <w:bCs/>
          <w:lang w:val="pt-PT"/>
        </w:rPr>
        <w:t xml:space="preserve">Identificação de </w:t>
      </w:r>
      <w:r>
        <w:rPr>
          <w:b/>
          <w:bCs/>
          <w:lang w:val="pt-PT"/>
        </w:rPr>
        <w:t xml:space="preserve">linhas com dados </w:t>
      </w:r>
      <w:r>
        <w:rPr>
          <w:b/>
          <w:bCs/>
          <w:lang w:val="pt-PT"/>
        </w:rPr>
        <w:t xml:space="preserve">omissos </w:t>
      </w:r>
    </w:p>
    <w:p w14:paraId="177330E8" w14:textId="3927FEB0" w:rsidR="00F62FC9" w:rsidRDefault="00F62FC9" w:rsidP="002321D0">
      <w:pPr>
        <w:ind w:firstLine="567"/>
        <w:rPr>
          <w:b/>
          <w:bCs/>
          <w:lang w:val="pt-PT"/>
        </w:rPr>
      </w:pPr>
    </w:p>
    <w:p w14:paraId="4E626793" w14:textId="2FA039B2" w:rsidR="00F62FC9" w:rsidRDefault="00F62FC9" w:rsidP="002321D0">
      <w:pPr>
        <w:ind w:firstLine="567"/>
        <w:rPr>
          <w:lang w:val="pt-PT"/>
        </w:rPr>
      </w:pPr>
      <w:r>
        <w:rPr>
          <w:lang w:val="pt-PT"/>
        </w:rPr>
        <w:t xml:space="preserve">Após a análise percebeu-se que não existiam linhas com dados omissos. </w:t>
      </w:r>
    </w:p>
    <w:p w14:paraId="30D233A3" w14:textId="0B13C31E" w:rsidR="00EC435B" w:rsidRDefault="00EC435B" w:rsidP="002321D0">
      <w:pPr>
        <w:ind w:firstLine="567"/>
        <w:rPr>
          <w:lang w:val="pt-PT"/>
        </w:rPr>
      </w:pPr>
    </w:p>
    <w:p w14:paraId="45CB47D4" w14:textId="6582BB17" w:rsidR="00EC435B" w:rsidRPr="00DE1A14" w:rsidRDefault="00EC435B" w:rsidP="00EC435B">
      <w:pPr>
        <w:pStyle w:val="Heading3"/>
        <w:rPr>
          <w:lang w:val="pt-BR" w:eastAsia="x-none"/>
        </w:rPr>
      </w:pPr>
      <w:r>
        <w:rPr>
          <w:lang w:val="pt-BR" w:eastAsia="x-none"/>
        </w:rPr>
        <w:t xml:space="preserve">Criação de categorias de medicamentos </w:t>
      </w:r>
    </w:p>
    <w:p w14:paraId="6443BAE1" w14:textId="77777777" w:rsidR="002321D0" w:rsidRPr="0032775B" w:rsidRDefault="002321D0" w:rsidP="00EC435B">
      <w:pPr>
        <w:rPr>
          <w:b/>
          <w:bCs/>
          <w:lang w:val="pt-PT"/>
        </w:rPr>
      </w:pPr>
    </w:p>
    <w:p w14:paraId="4135C39D" w14:textId="77777777" w:rsidR="002321D0" w:rsidRDefault="002321D0" w:rsidP="00C121CF">
      <w:pPr>
        <w:ind w:firstLine="567"/>
        <w:rPr>
          <w:lang w:val="pt-PT" w:eastAsia="x-none"/>
        </w:rPr>
      </w:pPr>
    </w:p>
    <w:p w14:paraId="0316DD61" w14:textId="2D322EFD" w:rsidR="00C55E7C" w:rsidRDefault="00C55E7C" w:rsidP="006D3AD8">
      <w:pPr>
        <w:rPr>
          <w:lang w:val="pt-PT" w:eastAsia="x-none"/>
        </w:rPr>
      </w:pPr>
    </w:p>
    <w:p w14:paraId="79417D91" w14:textId="607B25D3" w:rsidR="006D3AD8" w:rsidRDefault="006D3AD8" w:rsidP="006D3AD8">
      <w:pPr>
        <w:rPr>
          <w:lang w:val="pt-PT" w:eastAsia="x-none"/>
        </w:rPr>
      </w:pPr>
    </w:p>
    <w:p w14:paraId="6F66FD1F" w14:textId="77777777" w:rsidR="006D3AD8" w:rsidRDefault="006D3AD8" w:rsidP="006D3AD8">
      <w:pPr>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lastRenderedPageBreak/>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77777777"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crição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102" w:name="_Toc87639358"/>
      <w:r w:rsidRPr="001264D6">
        <w:rPr>
          <w:lang w:val="pt-PT"/>
        </w:rPr>
        <w:t>Regressão Logística</w:t>
      </w:r>
      <w:bookmarkEnd w:id="102"/>
      <w:r w:rsidRPr="001264D6">
        <w:rPr>
          <w:lang w:val="pt-PT"/>
        </w:rPr>
        <w:t xml:space="preserve"> </w:t>
      </w:r>
    </w:p>
    <w:p w14:paraId="45928DE1" w14:textId="1C30D65D" w:rsidR="00D973E2"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xml:space="preserve">, a variável dependente é </w:t>
      </w:r>
      <w:r w:rsidR="00D973E2" w:rsidRPr="00D973E2">
        <w:rPr>
          <w:lang w:val="pt-PT" w:eastAsia="x-none"/>
        </w:rPr>
        <w:lastRenderedPageBreak/>
        <w:t>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3"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3"/>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4"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5" w:name="_Toc87639361"/>
      <w:r>
        <w:rPr>
          <w:lang w:val="pt-PT"/>
        </w:rPr>
        <w:t>Seleção do melhor modelo</w:t>
      </w:r>
      <w:bookmarkEnd w:id="105"/>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6" w:name="_Toc87639362"/>
      <w:r>
        <w:rPr>
          <w:lang w:val="pt-PT"/>
        </w:rPr>
        <w:t xml:space="preserve">Aplicação </w:t>
      </w:r>
      <w:r w:rsidRPr="004D2C42">
        <w:rPr>
          <w:i/>
          <w:iCs/>
          <w:lang w:val="pt-PT"/>
        </w:rPr>
        <w:t>web</w:t>
      </w:r>
      <w:bookmarkEnd w:id="106"/>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lastRenderedPageBreak/>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7" w:name="_Toc87639363"/>
      <w:proofErr w:type="spellStart"/>
      <w:r>
        <w:rPr>
          <w:lang w:eastAsia="x-none"/>
        </w:rPr>
        <w:t>Página</w:t>
      </w:r>
      <w:proofErr w:type="spellEnd"/>
      <w:r>
        <w:rPr>
          <w:lang w:eastAsia="x-none"/>
        </w:rPr>
        <w:t xml:space="preserve"> </w:t>
      </w:r>
      <w:proofErr w:type="spellStart"/>
      <w:r>
        <w:rPr>
          <w:lang w:eastAsia="x-none"/>
        </w:rPr>
        <w:t>Inicial</w:t>
      </w:r>
      <w:bookmarkEnd w:id="107"/>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8" w:name="_Toc87639364"/>
      <w:proofErr w:type="spellStart"/>
      <w:r>
        <w:rPr>
          <w:lang w:eastAsia="x-none"/>
        </w:rPr>
        <w:t>Previsão</w:t>
      </w:r>
      <w:bookmarkEnd w:id="108"/>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9" w:name="_Toc87639365"/>
      <w:proofErr w:type="spellStart"/>
      <w:r>
        <w:rPr>
          <w:lang w:eastAsia="x-none"/>
        </w:rPr>
        <w:t>Sobre</w:t>
      </w:r>
      <w:bookmarkEnd w:id="109"/>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0" w:name="_Ref69916962"/>
      <w:bookmarkStart w:id="111" w:name="_Ref69916993"/>
      <w:bookmarkStart w:id="112" w:name="_Toc87639366"/>
      <w:r w:rsidRPr="001264D6">
        <w:rPr>
          <w:lang w:val="pt-PT"/>
        </w:rPr>
        <w:lastRenderedPageBreak/>
        <w:t>Conclusões</w:t>
      </w:r>
      <w:bookmarkEnd w:id="110"/>
      <w:bookmarkEnd w:id="111"/>
      <w:r w:rsidRPr="001264D6">
        <w:rPr>
          <w:lang w:val="pt-PT"/>
        </w:rPr>
        <w:t xml:space="preserve">  </w:t>
      </w:r>
      <w:r w:rsidR="004D2C42">
        <w:rPr>
          <w:lang w:val="pt-PT"/>
        </w:rPr>
        <w:t>e Trabalho futuro</w:t>
      </w:r>
      <w:bookmarkEnd w:id="112"/>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3" w:name="_Toc87639367"/>
      <w:r w:rsidRPr="001264D6">
        <w:rPr>
          <w:sz w:val="24"/>
          <w:lang w:val="pt-PT"/>
        </w:rPr>
        <w:lastRenderedPageBreak/>
        <w:t>Bibliog</w:t>
      </w:r>
      <w:r w:rsidR="00F56D13" w:rsidRPr="001264D6">
        <w:rPr>
          <w:sz w:val="24"/>
          <w:lang w:val="pt-PT"/>
        </w:rPr>
        <w:t>rafia</w:t>
      </w:r>
      <w:bookmarkEnd w:id="113"/>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492526">
        <w:rPr>
          <w:noProof/>
          <w:lang w:val="pt-BR"/>
        </w:rPr>
        <w:t xml:space="preserve">Adamis, D., Sharma, N., Whelan, P. J. P., &amp; MacDonald, A. J. D. (2010). </w:t>
      </w:r>
      <w:r w:rsidR="00712432" w:rsidRPr="00712432">
        <w:rPr>
          <w:noProof/>
        </w:rPr>
        <w:t xml:space="preserve">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492526">
        <w:rPr>
          <w:i/>
          <w:iCs/>
          <w:noProof/>
          <w:lang w:val="pt-BR"/>
        </w:rPr>
        <w:t>Pediatria Integral</w:t>
      </w:r>
      <w:r w:rsidRPr="00492526">
        <w:rPr>
          <w:noProof/>
          <w:lang w:val="pt-BR"/>
        </w:rPr>
        <w:t xml:space="preserve"> (fifth, Vol. 17).</w:t>
      </w:r>
    </w:p>
    <w:p w14:paraId="7EF95B75"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Associação Portuguesa de Nutrição. (2018). </w:t>
      </w:r>
      <w:r w:rsidRPr="00492526">
        <w:rPr>
          <w:i/>
          <w:iCs/>
          <w:noProof/>
          <w:lang w:val="pt-BR"/>
        </w:rPr>
        <w:t>Dislipidemias: Caracterização e Tratamento nutricional</w:t>
      </w:r>
      <w:r w:rsidRPr="00492526">
        <w:rPr>
          <w:noProof/>
          <w:lang w:val="pt-BR"/>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Bourgeois, J. A., Hategan, A., &amp; Losier, B. (2014). Delirium in the hospital: Emphasis on the management of geriatric patients. </w:t>
      </w:r>
      <w:r w:rsidRPr="00492526">
        <w:rPr>
          <w:i/>
          <w:iCs/>
          <w:noProof/>
          <w:lang w:val="pt-BR"/>
        </w:rPr>
        <w:t>Current Psychiatry</w:t>
      </w:r>
      <w:r w:rsidRPr="00492526">
        <w:rPr>
          <w:noProof/>
          <w:lang w:val="pt-BR"/>
        </w:rPr>
        <w:t xml:space="preserve">, </w:t>
      </w:r>
      <w:r w:rsidRPr="00492526">
        <w:rPr>
          <w:i/>
          <w:iCs/>
          <w:noProof/>
          <w:lang w:val="pt-BR"/>
        </w:rPr>
        <w:t>13</w:t>
      </w:r>
      <w:r w:rsidRPr="00492526">
        <w:rPr>
          <w:noProof/>
          <w:lang w:val="pt-BR"/>
        </w:rPr>
        <w:t>(8), 29–42.</w:t>
      </w:r>
    </w:p>
    <w:p w14:paraId="4BB5A6F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2000). </w:t>
      </w:r>
      <w:r w:rsidRPr="00492526">
        <w:rPr>
          <w:i/>
          <w:iCs/>
          <w:noProof/>
          <w:lang w:val="pt-BR"/>
        </w:rPr>
        <w:t>Curvas ROC: aspectos funcionais e aplicações</w:t>
      </w:r>
      <w:r w:rsidRPr="00492526">
        <w:rPr>
          <w:noProof/>
          <w:lang w:val="pt-BR"/>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C., &amp; Carneiro, P. (2016). </w:t>
      </w:r>
      <w:r w:rsidRPr="00712432">
        <w:rPr>
          <w:noProof/>
        </w:rPr>
        <w:t xml:space="preserve">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Braga, A. de P., Ludermir, T. B., &amp; Carvalho, A. C. P. de L. F. (2000). </w:t>
      </w:r>
      <w:r w:rsidRPr="00492526">
        <w:rPr>
          <w:i/>
          <w:iCs/>
          <w:noProof/>
          <w:lang w:val="pt-BR"/>
        </w:rPr>
        <w:t>Redes Neurais Artificiais: Teoria e Aplicações</w:t>
      </w:r>
      <w:r w:rsidRPr="00492526">
        <w:rPr>
          <w:noProof/>
          <w:lang w:val="pt-BR"/>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492526">
        <w:rPr>
          <w:i/>
          <w:iCs/>
          <w:noProof/>
          <w:lang w:val="pt-BR"/>
        </w:rPr>
        <w:t>Internal Medicine Journal</w:t>
      </w:r>
      <w:r w:rsidRPr="00492526">
        <w:rPr>
          <w:noProof/>
          <w:lang w:val="pt-BR"/>
        </w:rPr>
        <w:t xml:space="preserve">, </w:t>
      </w:r>
      <w:r w:rsidRPr="00492526">
        <w:rPr>
          <w:i/>
          <w:iCs/>
          <w:noProof/>
          <w:lang w:val="pt-BR"/>
        </w:rPr>
        <w:t>49</w:t>
      </w:r>
      <w:r w:rsidRPr="00492526">
        <w:rPr>
          <w:noProof/>
          <w:lang w:val="pt-BR"/>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erejeira, J., Firmino, H., Vaz-Serra, A., &amp; Mukaetova-Ladinska, E. B. (2010). </w:t>
      </w:r>
      <w:r w:rsidRPr="00712432">
        <w:rPr>
          <w:noProof/>
        </w:rPr>
        <w:t xml:space="preserve">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Clegg, A., &amp; Young, J. B. (2011). Which medications to avoid in people at risk of delirium: A systematic review. </w:t>
      </w:r>
      <w:r w:rsidRPr="00492526">
        <w:rPr>
          <w:i/>
          <w:iCs/>
          <w:noProof/>
          <w:lang w:val="pt-BR"/>
        </w:rPr>
        <w:t>Age and Ageing</w:t>
      </w:r>
      <w:r w:rsidRPr="00492526">
        <w:rPr>
          <w:noProof/>
          <w:lang w:val="pt-BR"/>
        </w:rPr>
        <w:t xml:space="preserve">, </w:t>
      </w:r>
      <w:r w:rsidRPr="00492526">
        <w:rPr>
          <w:i/>
          <w:iCs/>
          <w:noProof/>
          <w:lang w:val="pt-BR"/>
        </w:rPr>
        <w:t>40</w:t>
      </w:r>
      <w:r w:rsidRPr="00492526">
        <w:rPr>
          <w:noProof/>
          <w:lang w:val="pt-BR"/>
        </w:rPr>
        <w:t>(1), 23–29. https://doi.org/10.1093/ageing/afq140</w:t>
      </w:r>
    </w:p>
    <w:p w14:paraId="57129DB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Conselho Nacional da Saúde. (2019). </w:t>
      </w:r>
      <w:r w:rsidRPr="00492526">
        <w:rPr>
          <w:i/>
          <w:iCs/>
          <w:noProof/>
          <w:lang w:val="pt-BR"/>
        </w:rPr>
        <w:t>Sem mais tempo a perder - Saúde mental em Portugal: um desafio para a próxima década</w:t>
      </w:r>
      <w:r w:rsidRPr="00492526">
        <w:rPr>
          <w:noProof/>
          <w:lang w:val="pt-BR"/>
        </w:rPr>
        <w:t xml:space="preserve">. </w:t>
      </w:r>
      <w:r w:rsidRPr="00492526">
        <w:rPr>
          <w:i/>
          <w:iCs/>
          <w:noProof/>
          <w:lang w:val="pt-BR"/>
        </w:rPr>
        <w:t>Conselho Nacional de Saúde</w:t>
      </w:r>
      <w:r w:rsidRPr="00492526">
        <w:rPr>
          <w:noProof/>
          <w:lang w:val="pt-BR"/>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orradi, J. P., Thompson, S., Mather, J. F., Waszynski, C. M., &amp; Dicks, R. S. (2018). </w:t>
      </w:r>
      <w:r w:rsidRPr="00712432">
        <w:rPr>
          <w:noProof/>
        </w:rPr>
        <w:t xml:space="preserve">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GS. (n.d.). </w:t>
      </w:r>
      <w:r w:rsidRPr="00492526">
        <w:rPr>
          <w:noProof/>
          <w:lang w:val="pt-BR"/>
        </w:rPr>
        <w:t xml:space="preserve">Porque se fala em saúde mental? </w:t>
      </w:r>
      <w:r w:rsidRPr="00712432">
        <w:rPr>
          <w:noProof/>
        </w:rPr>
        <w:t>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Estivill-Castro, V. (2002). Why so many clustering algorithms - a position paper. </w:t>
      </w:r>
      <w:r w:rsidRPr="00492526">
        <w:rPr>
          <w:i/>
          <w:iCs/>
          <w:noProof/>
          <w:lang w:val="pt-BR"/>
        </w:rPr>
        <w:t>ACM SIGKDD Explorations Newsletter</w:t>
      </w:r>
      <w:r w:rsidRPr="00492526">
        <w:rPr>
          <w:noProof/>
          <w:lang w:val="pt-BR"/>
        </w:rPr>
        <w:t xml:space="preserve">, </w:t>
      </w:r>
      <w:r w:rsidRPr="00492526">
        <w:rPr>
          <w:i/>
          <w:iCs/>
          <w:noProof/>
          <w:lang w:val="pt-BR"/>
        </w:rPr>
        <w:t>4</w:t>
      </w:r>
      <w:r w:rsidRPr="00492526">
        <w:rPr>
          <w:noProof/>
          <w:lang w:val="pt-BR"/>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aceli, K., Lorena, A. C., Gama, J., &amp; Carvalho, A. C. P. L. . de C. (2011). </w:t>
      </w:r>
      <w:r w:rsidRPr="00492526">
        <w:rPr>
          <w:i/>
          <w:iCs/>
          <w:noProof/>
          <w:lang w:val="pt-BR"/>
        </w:rPr>
        <w:t>Inteligência Artificial. Uma Abordagem de Aprendizado de Máquina (Em Portugues do Brasil)</w:t>
      </w:r>
      <w:r w:rsidRPr="00492526">
        <w:rPr>
          <w:noProof/>
          <w:lang w:val="pt-BR"/>
        </w:rPr>
        <w:t xml:space="preserve">. </w:t>
      </w:r>
      <w:r w:rsidRPr="00712432">
        <w:rPr>
          <w:noProof/>
        </w:rPr>
        <w:t>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Fonseca, C., Brito, D., Cernadas, R., Ferreira, J., Franco, F., Rodrigues, T., … Silva Cardoso, J. (2017). Pela melhoria do tratamento da insuficiência cardíaca em Portugal – documento de consenso. </w:t>
      </w:r>
      <w:r w:rsidRPr="00492526">
        <w:rPr>
          <w:i/>
          <w:iCs/>
          <w:noProof/>
          <w:lang w:val="pt-BR"/>
        </w:rPr>
        <w:t>Revista Portuguesa de Cardiologia</w:t>
      </w:r>
      <w:r w:rsidRPr="00492526">
        <w:rPr>
          <w:noProof/>
          <w:lang w:val="pt-BR"/>
        </w:rPr>
        <w:t xml:space="preserve">, </w:t>
      </w:r>
      <w:r w:rsidRPr="00492526">
        <w:rPr>
          <w:i/>
          <w:iCs/>
          <w:noProof/>
          <w:lang w:val="pt-BR"/>
        </w:rPr>
        <w:t>36</w:t>
      </w:r>
      <w:r w:rsidRPr="00492526">
        <w:rPr>
          <w:noProof/>
          <w:lang w:val="pt-BR"/>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rancis, J. (1996). </w:t>
      </w:r>
      <w:r w:rsidRPr="00712432">
        <w:rPr>
          <w:noProof/>
        </w:rPr>
        <w:t>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urtado, C. (2013). </w:t>
      </w:r>
      <w:r w:rsidRPr="00492526">
        <w:rPr>
          <w:i/>
          <w:iCs/>
          <w:noProof/>
          <w:lang w:val="pt-BR"/>
        </w:rPr>
        <w:t>Psicofármacos: Evolução do consumo em Portugal Continental (2000 – 2012)</w:t>
      </w:r>
      <w:r w:rsidRPr="00492526">
        <w:rPr>
          <w:noProof/>
          <w:lang w:val="pt-BR"/>
        </w:rPr>
        <w:t xml:space="preserve">. </w:t>
      </w:r>
      <w:r w:rsidRPr="00712432">
        <w:rPr>
          <w:noProof/>
        </w:rPr>
        <w:t>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Hurwitz, J., &amp; Kirsch, D. (2018). </w:t>
      </w:r>
      <w:r w:rsidRPr="00712432">
        <w:rPr>
          <w:i/>
          <w:iCs/>
          <w:noProof/>
        </w:rPr>
        <w:t>Machine learning</w:t>
      </w:r>
      <w:r w:rsidRPr="00712432">
        <w:rPr>
          <w:noProof/>
        </w:rPr>
        <w:t xml:space="preserve">. </w:t>
      </w:r>
      <w:r w:rsidRPr="00492526">
        <w:rPr>
          <w:noProof/>
          <w:lang w:val="pt-BR"/>
        </w:rPr>
        <w:t>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 Direção de informação e Planeamento Estratégico. (2017). </w:t>
      </w:r>
      <w:r w:rsidRPr="00492526">
        <w:rPr>
          <w:i/>
          <w:iCs/>
          <w:noProof/>
          <w:lang w:val="pt-BR"/>
        </w:rPr>
        <w:t>Utlilização de Benzodiazepinas e análogos</w:t>
      </w:r>
      <w:r w:rsidRPr="00492526">
        <w:rPr>
          <w:noProof/>
          <w:lang w:val="pt-BR"/>
        </w:rPr>
        <w:t xml:space="preserve">. </w:t>
      </w:r>
      <w:r w:rsidRPr="00712432">
        <w:rPr>
          <w:noProof/>
        </w:rPr>
        <w:t>Retrieved from https://www.infarmed.pt/documents/15786/2219894/Utlilização+de+Benzodiazepinas+e+análogos/adb100fa-4a77-4eb7-9e67-99229e13154f</w:t>
      </w:r>
    </w:p>
    <w:p w14:paraId="3E9B9D0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INFARMED, A. N. do M. e P. de S. (2002). </w:t>
      </w:r>
      <w:r w:rsidRPr="00492526">
        <w:rPr>
          <w:i/>
          <w:iCs/>
          <w:noProof/>
          <w:lang w:val="pt-BR"/>
        </w:rPr>
        <w:t>Evolução do consumo de antidepressivos em Portugal continental de 1995 a 2001: impacto das medidas reguladoras</w:t>
      </w:r>
      <w:r w:rsidRPr="00492526">
        <w:rPr>
          <w:noProof/>
          <w:lang w:val="pt-BR"/>
        </w:rPr>
        <w:t xml:space="preserve">. </w:t>
      </w:r>
      <w:r w:rsidRPr="00492526">
        <w:rPr>
          <w:i/>
          <w:iCs/>
          <w:noProof/>
          <w:lang w:val="pt-BR"/>
        </w:rPr>
        <w:t>Observatório dos Medicamentos e Produtos de Saúde - Infarmed</w:t>
      </w:r>
      <w:r w:rsidRPr="00492526">
        <w:rPr>
          <w:noProof/>
          <w:lang w:val="pt-BR"/>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09). Infomed – base de dados de medicamentos do Infarmed - Tri-hexifenidilo. </w:t>
      </w:r>
      <w:r w:rsidRPr="00712432">
        <w:rPr>
          <w:noProof/>
        </w:rPr>
        <w:t>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w:t>
      </w:r>
      <w:r w:rsidRPr="00492526">
        <w:rPr>
          <w:noProof/>
          <w:lang w:val="pt-BR"/>
        </w:rPr>
        <w:t xml:space="preserve">Infomed – base de dados de medicamentos do Infarmed - Lorazepam. </w:t>
      </w:r>
      <w:r w:rsidRPr="00712432">
        <w:rPr>
          <w:noProof/>
        </w:rPr>
        <w:t xml:space="preserve">Retrieved July 21, 2021, from extranet.infarmed.pt/INFOMED-fo/index.xhtml </w:t>
      </w:r>
    </w:p>
    <w:p w14:paraId="61B287D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0b). </w:t>
      </w:r>
      <w:r w:rsidRPr="00492526">
        <w:rPr>
          <w:i/>
          <w:iCs/>
          <w:noProof/>
          <w:lang w:val="pt-BR"/>
        </w:rPr>
        <w:t>Prontuário Terapêutico - 9</w:t>
      </w:r>
      <w:r w:rsidRPr="00492526">
        <w:rPr>
          <w:noProof/>
          <w:lang w:val="pt-BR"/>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1). Infomed – base de dados de medicamentos do Infarmed - Digoxina. </w:t>
      </w:r>
      <w:r w:rsidRPr="00712432">
        <w:rPr>
          <w:noProof/>
        </w:rPr>
        <w:t>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4). Infomed – base de dados de medicamentos do Infarmed - Diazepam. </w:t>
      </w:r>
      <w:r w:rsidRPr="00712432">
        <w:rPr>
          <w:noProof/>
        </w:rPr>
        <w:t xml:space="preserve">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a). </w:t>
      </w:r>
      <w:r w:rsidRPr="00492526">
        <w:rPr>
          <w:noProof/>
          <w:lang w:val="pt-BR"/>
        </w:rPr>
        <w:t xml:space="preserve">Infomed – base de dados de medicamentos do Infarmed - Furosemida. </w:t>
      </w:r>
      <w:r w:rsidRPr="00712432">
        <w:rPr>
          <w:noProof/>
        </w:rPr>
        <w:t>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w:t>
      </w:r>
      <w:r w:rsidRPr="00492526">
        <w:rPr>
          <w:noProof/>
          <w:lang w:val="pt-BR"/>
        </w:rPr>
        <w:t xml:space="preserve">Infomed – base de dados de medicamentos do Infarmed - Varfarina. </w:t>
      </w:r>
      <w:r w:rsidRPr="00712432">
        <w:rPr>
          <w:noProof/>
        </w:rPr>
        <w:t xml:space="preserve">Retrieved July 16, 2021, from extranet.infarmed.pt/INFOMED-fo/index.xhtml </w:t>
      </w:r>
    </w:p>
    <w:p w14:paraId="28CBA7F4"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7). </w:t>
      </w:r>
      <w:r w:rsidRPr="00492526">
        <w:rPr>
          <w:noProof/>
          <w:lang w:val="pt-BR"/>
        </w:rPr>
        <w:t xml:space="preserve">Infomed – base de dados de medicamentos do Infarmed - </w:t>
      </w:r>
      <w:r w:rsidRPr="00492526">
        <w:rPr>
          <w:noProof/>
          <w:lang w:val="pt-BR"/>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a). Infomed – base de dados de medicamentos do Infarmed - Captopril. </w:t>
      </w:r>
      <w:r w:rsidRPr="00712432">
        <w:rPr>
          <w:noProof/>
        </w:rPr>
        <w:t>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b). </w:t>
      </w:r>
      <w:r w:rsidRPr="00492526">
        <w:rPr>
          <w:noProof/>
          <w:lang w:val="pt-BR"/>
        </w:rPr>
        <w:t xml:space="preserve">Infomed – base de dados de medicamentos do Infarmed - Pravastatina. </w:t>
      </w:r>
      <w:r w:rsidRPr="00712432">
        <w:rPr>
          <w:noProof/>
        </w:rPr>
        <w:t>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c). Infomed – base de dados de medicamentos do Infarmed - Quetiapina. </w:t>
      </w:r>
      <w:r w:rsidRPr="00712432">
        <w:rPr>
          <w:noProof/>
        </w:rPr>
        <w:t xml:space="preserve">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d). </w:t>
      </w:r>
      <w:r w:rsidRPr="00492526">
        <w:rPr>
          <w:noProof/>
          <w:lang w:val="pt-BR"/>
        </w:rPr>
        <w:t xml:space="preserve">Infomed – base de dados de medicamentos do Infarmed - Ranitidina. </w:t>
      </w:r>
      <w:r w:rsidRPr="00712432">
        <w:rPr>
          <w:noProof/>
        </w:rPr>
        <w:t>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e). </w:t>
      </w:r>
      <w:r w:rsidRPr="00492526">
        <w:rPr>
          <w:noProof/>
          <w:lang w:val="pt-BR"/>
        </w:rPr>
        <w:t xml:space="preserve">Infomed – base de dados de medicamentos do Infarmed - Sinvastatina. </w:t>
      </w:r>
      <w:r w:rsidRPr="00712432">
        <w:rPr>
          <w:noProof/>
        </w:rPr>
        <w:t>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f). </w:t>
      </w:r>
      <w:r w:rsidRPr="00492526">
        <w:rPr>
          <w:noProof/>
          <w:lang w:val="pt-BR"/>
        </w:rPr>
        <w:t xml:space="preserve">Infomed – base de dados de medicamentos do Infarmed - Tramadol. </w:t>
      </w:r>
      <w:r w:rsidRPr="00712432">
        <w:rPr>
          <w:noProof/>
        </w:rPr>
        <w:t>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a). Infomed – base de dados de medicamentos do Infarmed - Amitriptilina. </w:t>
      </w:r>
      <w:r w:rsidRPr="00712432">
        <w:rPr>
          <w:noProof/>
        </w:rPr>
        <w:t>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9b). </w:t>
      </w:r>
      <w:r w:rsidRPr="00492526">
        <w:rPr>
          <w:noProof/>
          <w:lang w:val="pt-BR"/>
        </w:rPr>
        <w:t xml:space="preserve">Infomed – base de dados de medicamentos do Infarmed - Clonidina. </w:t>
      </w:r>
      <w:r w:rsidRPr="00712432">
        <w:rPr>
          <w:noProof/>
        </w:rPr>
        <w:t>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c). Infomed – base de dados de medicamentos do Infarmed - Rosuvastatina. </w:t>
      </w:r>
      <w:r w:rsidRPr="00712432">
        <w:rPr>
          <w:noProof/>
        </w:rPr>
        <w:t>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a). Infomed – base de dados de medicamentos do Infarmed - Desloratadina. </w:t>
      </w:r>
      <w:r w:rsidRPr="00712432">
        <w:rPr>
          <w:noProof/>
        </w:rPr>
        <w:t>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b). Infomed – base de dados de medicamentos do Infarmed - Dipiridamol. </w:t>
      </w:r>
      <w:r w:rsidRPr="00712432">
        <w:rPr>
          <w:noProof/>
        </w:rPr>
        <w:t>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c). Infomed – base de dados de medicamentos do Infarmed - Escitalopram. </w:t>
      </w:r>
      <w:r w:rsidRPr="00712432">
        <w:rPr>
          <w:noProof/>
        </w:rPr>
        <w:t>Retrieved October 22, 2021, from https://extranet.infarmed.pt/INFOMED-fo/pesquisa-avancada.xhtml</w:t>
      </w:r>
    </w:p>
    <w:p w14:paraId="415E98A1"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e). Infomed – base de dados de medicamentos do Infarmed - Haloperidol. </w:t>
      </w:r>
      <w:r w:rsidRPr="00712432">
        <w:rPr>
          <w:noProof/>
        </w:rPr>
        <w:t>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f). </w:t>
      </w:r>
      <w:r w:rsidRPr="00492526">
        <w:rPr>
          <w:noProof/>
          <w:lang w:val="pt-BR"/>
        </w:rPr>
        <w:t xml:space="preserve">Infomed – base de dados de medicamentos do Infarmed - Hidrocortisona. </w:t>
      </w:r>
      <w:r w:rsidRPr="00712432">
        <w:rPr>
          <w:noProof/>
        </w:rPr>
        <w:t>Retrieved July 14, 2021, from extranet.infarmed.pt/INFOMED-fo/index.xhtml</w:t>
      </w:r>
    </w:p>
    <w:p w14:paraId="4CE6127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0g). </w:t>
      </w:r>
      <w:r w:rsidRPr="00492526">
        <w:rPr>
          <w:noProof/>
          <w:lang w:val="pt-BR"/>
        </w:rPr>
        <w:t>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h). Infomed – base de dados de medicamentos do Infarmed - Morfina. </w:t>
      </w:r>
      <w:r w:rsidRPr="00712432">
        <w:rPr>
          <w:noProof/>
        </w:rPr>
        <w:t>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i). </w:t>
      </w:r>
      <w:r w:rsidRPr="00492526">
        <w:rPr>
          <w:noProof/>
          <w:lang w:val="pt-BR"/>
        </w:rPr>
        <w:t xml:space="preserve">Infomed – base de dados de medicamentos do Infarmed - Prednisolona. </w:t>
      </w:r>
      <w:r w:rsidRPr="00712432">
        <w:rPr>
          <w:noProof/>
        </w:rPr>
        <w:t>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j). Infomed – base de dados de medicamentos do Infarmed - Trazodona. </w:t>
      </w:r>
      <w:r w:rsidRPr="00712432">
        <w:rPr>
          <w:noProof/>
        </w:rPr>
        <w:t>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k). </w:t>
      </w:r>
      <w:r w:rsidRPr="00492526">
        <w:rPr>
          <w:noProof/>
          <w:lang w:val="pt-BR"/>
        </w:rPr>
        <w:t xml:space="preserve">Infomed – base de dados de medicamentos do Infarmed Brometo de Butilescopolamina. </w:t>
      </w:r>
      <w:r w:rsidRPr="00712432">
        <w:rPr>
          <w:noProof/>
        </w:rPr>
        <w:t>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l). Infomed – base de dados de medicamentos do Infarmed Sertralina. </w:t>
      </w:r>
      <w:r w:rsidRPr="00712432">
        <w:rPr>
          <w:noProof/>
        </w:rPr>
        <w:t>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a). Infomed – base de dados de medicamentos do Infarmed - Alprazolam. </w:t>
      </w:r>
      <w:r w:rsidRPr="00712432">
        <w:rPr>
          <w:noProof/>
        </w:rPr>
        <w:t>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b). </w:t>
      </w:r>
      <w:r w:rsidRPr="00492526">
        <w:rPr>
          <w:noProof/>
          <w:lang w:val="pt-BR"/>
        </w:rPr>
        <w:t xml:space="preserve">Infomed – base de dados de medicamentos do Infarmed - Atorvastatina. </w:t>
      </w:r>
      <w:r w:rsidRPr="00712432">
        <w:rPr>
          <w:noProof/>
        </w:rPr>
        <w:t>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c). Infomed – base de dados de medicamentos do Infarmed - Citalopram. </w:t>
      </w:r>
      <w:r w:rsidRPr="00712432">
        <w:rPr>
          <w:noProof/>
        </w:rPr>
        <w:t>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d). Infomed – base de dados de medicamentos do Infarmed - Fluoxetina. </w:t>
      </w:r>
      <w:r w:rsidRPr="00712432">
        <w:rPr>
          <w:noProof/>
        </w:rPr>
        <w:t>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w:t>
      </w:r>
      <w:r w:rsidRPr="00492526">
        <w:rPr>
          <w:noProof/>
          <w:lang w:val="pt-BR"/>
        </w:rPr>
        <w:t xml:space="preserve">Infomed – base de dados de medicamentos do Infarmed - </w:t>
      </w:r>
      <w:r w:rsidRPr="00492526">
        <w:rPr>
          <w:noProof/>
          <w:lang w:val="pt-BR"/>
        </w:rPr>
        <w:lastRenderedPageBreak/>
        <w:t xml:space="preserve">Fluvoxamina. </w:t>
      </w:r>
      <w:r w:rsidRPr="00712432">
        <w:rPr>
          <w:noProof/>
        </w:rPr>
        <w:t>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f). Infomed – base de dados de medicamentos do Infarmed - Nifedipina. </w:t>
      </w:r>
      <w:r w:rsidRPr="00712432">
        <w:rPr>
          <w:noProof/>
        </w:rPr>
        <w:t>Retrieved August 28, 2021, from extranet.infarmed.pt/INFOMED-fo/index.xhtml</w:t>
      </w:r>
    </w:p>
    <w:p w14:paraId="3AF216F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1g). </w:t>
      </w:r>
      <w:r w:rsidRPr="00492526">
        <w:rPr>
          <w:noProof/>
          <w:lang w:val="pt-BR"/>
        </w:rPr>
        <w:t>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h). Infomed – base de dados de medicamentos do Infarmed - Risperidona. </w:t>
      </w:r>
      <w:r w:rsidRPr="00712432">
        <w:rPr>
          <w:noProof/>
        </w:rPr>
        <w:t>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i). </w:t>
      </w:r>
      <w:r w:rsidRPr="00492526">
        <w:rPr>
          <w:noProof/>
          <w:lang w:val="pt-BR"/>
        </w:rPr>
        <w:t xml:space="preserve">Infomed – base de dados de medicamentos do Infarmed - Tróspio. </w:t>
      </w:r>
      <w:r w:rsidRPr="00712432">
        <w:rPr>
          <w:noProof/>
        </w:rPr>
        <w:t>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j). Infomed – base de dados de medicamentos do Infarmed - Venlafaxina. </w:t>
      </w:r>
      <w:r w:rsidRPr="00712432">
        <w:rPr>
          <w:noProof/>
        </w:rPr>
        <w:t>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k). </w:t>
      </w:r>
      <w:r w:rsidRPr="00492526">
        <w:rPr>
          <w:noProof/>
          <w:lang w:val="pt-BR"/>
        </w:rPr>
        <w:t xml:space="preserve">Suspensão da AIM de medicamentos contendo ranitidina. </w:t>
      </w:r>
      <w:r w:rsidRPr="00712432">
        <w:rPr>
          <w:noProof/>
        </w:rPr>
        <w:t>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amp; Ministério da Saúde, I. (2012). </w:t>
      </w:r>
      <w:r w:rsidRPr="00492526">
        <w:rPr>
          <w:i/>
          <w:iCs/>
          <w:noProof/>
          <w:lang w:val="pt-BR"/>
        </w:rPr>
        <w:t>Prontuário Terapêutico - 11</w:t>
      </w:r>
      <w:r w:rsidRPr="00492526">
        <w:rPr>
          <w:noProof/>
          <w:lang w:val="pt-BR"/>
        </w:rPr>
        <w:t xml:space="preserve">. (I. P. / M. de S. INFARMED – Autoridade Nacional do Medicamento e Produtos de Saúde, Ed.) </w:t>
      </w:r>
      <w:r w:rsidRPr="00712432">
        <w:rPr>
          <w:noProof/>
        </w:rPr>
        <w:t>(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Liang, S., Chau, J. P. C., Lo, S. H. S., Bai, L., Yao, L., &amp; Choi, K. C. (2020). </w:t>
      </w:r>
      <w:r w:rsidRPr="00712432">
        <w:rPr>
          <w:noProof/>
        </w:rPr>
        <w:t xml:space="preserve">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Lipowski, Zbigniew J. (1991). Delirium: How Its Concept Has Developed. </w:t>
      </w:r>
      <w:r w:rsidRPr="00492526">
        <w:rPr>
          <w:i/>
          <w:iCs/>
          <w:noProof/>
          <w:lang w:val="pt-BR"/>
        </w:rPr>
        <w:t>International Psychogeriatrics</w:t>
      </w:r>
      <w:r w:rsidRPr="00492526">
        <w:rPr>
          <w:noProof/>
          <w:lang w:val="pt-BR"/>
        </w:rPr>
        <w:t xml:space="preserve">, </w:t>
      </w:r>
      <w:r w:rsidRPr="00492526">
        <w:rPr>
          <w:i/>
          <w:iCs/>
          <w:noProof/>
          <w:lang w:val="pt-BR"/>
        </w:rPr>
        <w:t>3</w:t>
      </w:r>
      <w:r w:rsidRPr="00492526">
        <w:rPr>
          <w:noProof/>
          <w:lang w:val="pt-BR"/>
        </w:rPr>
        <w:t>(2), 115–120. https://doi.org/10.1017/S1041610291000595</w:t>
      </w:r>
    </w:p>
    <w:p w14:paraId="06EF79D6"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Lôbo, R. R., Silva Filho, S. R. B., Lima, N. K. C., Ferriolli, E., &amp; Moriguti, J. C. (2010). Delirium. </w:t>
      </w:r>
      <w:r w:rsidRPr="00492526">
        <w:rPr>
          <w:i/>
          <w:iCs/>
          <w:noProof/>
          <w:lang w:val="pt-BR"/>
        </w:rPr>
        <w:t>Medicina (Ribeirao Preto. Online)</w:t>
      </w:r>
      <w:r w:rsidRPr="00492526">
        <w:rPr>
          <w:noProof/>
          <w:lang w:val="pt-BR"/>
        </w:rPr>
        <w:t xml:space="preserve">, </w:t>
      </w:r>
      <w:r w:rsidRPr="00492526">
        <w:rPr>
          <w:i/>
          <w:iCs/>
          <w:noProof/>
          <w:lang w:val="pt-BR"/>
        </w:rPr>
        <w:t>43</w:t>
      </w:r>
      <w:r w:rsidRPr="00492526">
        <w:rPr>
          <w:noProof/>
          <w:lang w:val="pt-BR"/>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ariz, J., Castanho, T. C., Teixeira, J., Sousa, N., &amp; Santos, N. C. (2016). Delirium diagnostic and screening instruments in the emergency department: An up-to-date systematic review. </w:t>
      </w:r>
      <w:r w:rsidRPr="00492526">
        <w:rPr>
          <w:i/>
          <w:iCs/>
          <w:noProof/>
          <w:lang w:val="pt-BR"/>
        </w:rPr>
        <w:t>Geriatrics (Switzerland)</w:t>
      </w:r>
      <w:r w:rsidRPr="00492526">
        <w:rPr>
          <w:noProof/>
          <w:lang w:val="pt-BR"/>
        </w:rPr>
        <w:t xml:space="preserve">, </w:t>
      </w:r>
      <w:r w:rsidRPr="00492526">
        <w:rPr>
          <w:i/>
          <w:iCs/>
          <w:noProof/>
          <w:lang w:val="pt-BR"/>
        </w:rPr>
        <w:t>1</w:t>
      </w:r>
      <w:r w:rsidRPr="00492526">
        <w:rPr>
          <w:noProof/>
          <w:lang w:val="pt-BR"/>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artins, S., &amp; Fernandes, L. (2012). </w:t>
      </w:r>
      <w:r w:rsidRPr="00712432">
        <w:rPr>
          <w:noProof/>
        </w:rPr>
        <w:t xml:space="preserve">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eagher, D. J., MacLullich, A. M. J., &amp; Laurila, J. V. (2008). Defining delirium for the International Classification of Diseases, 11th Revision. </w:t>
      </w:r>
      <w:r w:rsidRPr="00492526">
        <w:rPr>
          <w:i/>
          <w:iCs/>
          <w:noProof/>
          <w:lang w:val="pt-BR"/>
        </w:rPr>
        <w:t>Journal of Psychosomatic Research</w:t>
      </w:r>
      <w:r w:rsidRPr="00492526">
        <w:rPr>
          <w:noProof/>
          <w:lang w:val="pt-BR"/>
        </w:rPr>
        <w:t xml:space="preserve">, </w:t>
      </w:r>
      <w:r w:rsidRPr="00492526">
        <w:rPr>
          <w:i/>
          <w:iCs/>
          <w:noProof/>
          <w:lang w:val="pt-BR"/>
        </w:rPr>
        <w:t>65</w:t>
      </w:r>
      <w:r w:rsidRPr="00492526">
        <w:rPr>
          <w:noProof/>
          <w:lang w:val="pt-BR"/>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ediBIAL – Produtos Médicos e Farmacêuticos. </w:t>
      </w:r>
      <w:r w:rsidRPr="00712432">
        <w:rPr>
          <w:noProof/>
        </w:rPr>
        <w:t>(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Ministério da Saúde. (2006). DL n</w:t>
      </w:r>
      <w:r w:rsidRPr="00492526">
        <w:rPr>
          <w:noProof/>
          <w:vertAlign w:val="superscript"/>
          <w:lang w:val="pt-BR"/>
        </w:rPr>
        <w:t>o</w:t>
      </w:r>
      <w:r w:rsidRPr="00492526">
        <w:rPr>
          <w:noProof/>
          <w:lang w:val="pt-BR"/>
        </w:rPr>
        <w:t xml:space="preserve"> 176/2006 de 30 de agosto. </w:t>
      </w:r>
      <w:r w:rsidRPr="00492526">
        <w:rPr>
          <w:i/>
          <w:iCs/>
          <w:noProof/>
          <w:lang w:val="pt-BR"/>
        </w:rPr>
        <w:t>Diário Da República 1</w:t>
      </w:r>
      <w:r w:rsidRPr="00492526">
        <w:rPr>
          <w:i/>
          <w:iCs/>
          <w:noProof/>
          <w:vertAlign w:val="superscript"/>
          <w:lang w:val="pt-BR"/>
        </w:rPr>
        <w:t>a</w:t>
      </w:r>
      <w:r w:rsidRPr="00492526">
        <w:rPr>
          <w:i/>
          <w:iCs/>
          <w:noProof/>
          <w:lang w:val="pt-BR"/>
        </w:rPr>
        <w:t xml:space="preserve"> Série</w:t>
      </w:r>
      <w:r w:rsidRPr="00492526">
        <w:rPr>
          <w:noProof/>
          <w:lang w:val="pt-BR"/>
        </w:rPr>
        <w:t xml:space="preserve">, 6297–6303. </w:t>
      </w:r>
      <w:r w:rsidRPr="00712432">
        <w:rPr>
          <w:noProof/>
        </w:rPr>
        <w:t>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orandi, A., Pandharipande, P., Trabucchi, M., Rozzini, R., Mistraletti, G., Trompeo, A. C., … </w:t>
      </w:r>
      <w:r w:rsidRPr="00712432">
        <w:rPr>
          <w:noProof/>
        </w:rPr>
        <w:t xml:space="preserve">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Pérez-Ros, P., &amp; Martínez-Arnau, F. (2019). Delirium Assessment in Older People in Emergency Departments. </w:t>
      </w:r>
      <w:r w:rsidRPr="00492526">
        <w:rPr>
          <w:noProof/>
          <w:lang w:val="pt-BR"/>
        </w:rPr>
        <w:t xml:space="preserve">A Literature Review. </w:t>
      </w:r>
      <w:r w:rsidRPr="00492526">
        <w:rPr>
          <w:i/>
          <w:iCs/>
          <w:noProof/>
          <w:lang w:val="pt-BR"/>
        </w:rPr>
        <w:t>Diseases</w:t>
      </w:r>
      <w:r w:rsidRPr="00492526">
        <w:rPr>
          <w:noProof/>
          <w:lang w:val="pt-BR"/>
        </w:rPr>
        <w:t xml:space="preserve">, </w:t>
      </w:r>
      <w:r w:rsidRPr="00492526">
        <w:rPr>
          <w:i/>
          <w:iCs/>
          <w:noProof/>
          <w:lang w:val="pt-BR"/>
        </w:rPr>
        <w:t>7</w:t>
      </w:r>
      <w:r w:rsidRPr="00492526">
        <w:rPr>
          <w:noProof/>
          <w:lang w:val="pt-BR"/>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PORDATA. (2020). Esperança de vida à nascença: total e por sexo. </w:t>
      </w:r>
      <w:r w:rsidRPr="00712432">
        <w:rPr>
          <w:noProof/>
        </w:rPr>
        <w:t>Retrieved October 20, 2021, from https://www.pordata.pt/Europa/Esperança+de+vida+à+nascença+total+e+por+sexo-1260</w:t>
      </w:r>
    </w:p>
    <w:p w14:paraId="79B34180"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Prayce, R., Quaresma, F., &amp; Neto, I. G. (2018). Delirium: O 7</w:t>
      </w:r>
      <w:r w:rsidRPr="00492526">
        <w:rPr>
          <w:noProof/>
          <w:vertAlign w:val="superscript"/>
          <w:lang w:val="pt-BR"/>
        </w:rPr>
        <w:t>o</w:t>
      </w:r>
      <w:r w:rsidRPr="00492526">
        <w:rPr>
          <w:noProof/>
          <w:lang w:val="pt-BR"/>
        </w:rPr>
        <w:t xml:space="preserve"> Parâmetro Vital? </w:t>
      </w:r>
      <w:r w:rsidRPr="00492526">
        <w:rPr>
          <w:i/>
          <w:iCs/>
          <w:noProof/>
          <w:lang w:val="pt-BR"/>
        </w:rPr>
        <w:t>Acta Médica Portuguesa</w:t>
      </w:r>
      <w:r w:rsidRPr="00492526">
        <w:rPr>
          <w:noProof/>
          <w:lang w:val="pt-BR"/>
        </w:rPr>
        <w:t xml:space="preserve">, </w:t>
      </w:r>
      <w:r w:rsidRPr="00492526">
        <w:rPr>
          <w:i/>
          <w:iCs/>
          <w:noProof/>
          <w:lang w:val="pt-BR"/>
        </w:rPr>
        <w:t>31</w:t>
      </w:r>
      <w:r w:rsidRPr="00492526">
        <w:rPr>
          <w:noProof/>
          <w:lang w:val="pt-BR"/>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Quinlan, J. R. (1986). </w:t>
      </w:r>
      <w:r w:rsidRPr="00712432">
        <w:rPr>
          <w:noProof/>
        </w:rPr>
        <w:t xml:space="preserve">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Rosenblatt, F. (1958). The perceptron: A probabilistic model for information storage and organization in the brain. </w:t>
      </w:r>
      <w:r w:rsidRPr="00492526">
        <w:rPr>
          <w:i/>
          <w:iCs/>
          <w:noProof/>
          <w:lang w:val="pt-BR"/>
        </w:rPr>
        <w:t>Psychological Review</w:t>
      </w:r>
      <w:r w:rsidRPr="00492526">
        <w:rPr>
          <w:noProof/>
          <w:lang w:val="pt-BR"/>
        </w:rPr>
        <w:t xml:space="preserve">, </w:t>
      </w:r>
      <w:r w:rsidRPr="00492526">
        <w:rPr>
          <w:i/>
          <w:iCs/>
          <w:noProof/>
          <w:lang w:val="pt-BR"/>
        </w:rPr>
        <w:t>65</w:t>
      </w:r>
      <w:r w:rsidRPr="00492526">
        <w:rPr>
          <w:noProof/>
          <w:lang w:val="pt-BR"/>
        </w:rPr>
        <w:t>(6), 386–408. https://doi.org/10.1037/h0042519</w:t>
      </w:r>
    </w:p>
    <w:p w14:paraId="5908995F"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Rossi Varallo, F., Maicon de Oliveira, A., Cristina Barboza Zanetti, A., Carneiro Capucho, H., Régis Leira Pereira, L., Borges Pereira, L., … </w:t>
      </w:r>
      <w:r w:rsidRPr="00712432">
        <w:rPr>
          <w:noProof/>
        </w:rPr>
        <w:t xml:space="preserve">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w:t>
      </w:r>
      <w:r w:rsidRPr="00492526">
        <w:rPr>
          <w:noProof/>
          <w:lang w:val="pt-BR"/>
        </w:rPr>
        <w:t>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Rubino, A. S., Onorati, F., Caroleo, S., Galato, E., Nucera, S., Amantea, B., … </w:t>
      </w:r>
      <w:r w:rsidRPr="00712432">
        <w:rPr>
          <w:noProof/>
        </w:rPr>
        <w:t xml:space="preserve">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Saraiva, C. B., &amp; Cerejeira, J. (2014). </w:t>
      </w:r>
      <w:r w:rsidRPr="00492526">
        <w:rPr>
          <w:i/>
          <w:iCs/>
          <w:noProof/>
          <w:lang w:val="pt-BR"/>
        </w:rPr>
        <w:t>Psiquiatria fundamental</w:t>
      </w:r>
      <w:r w:rsidRPr="00492526">
        <w:rPr>
          <w:noProof/>
          <w:lang w:val="pt-BR"/>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Taylor, R. A., &amp; Haimovich, A. D. (2021). Machine Learning in Emergency Medicine: Keys to Future Success. </w:t>
      </w:r>
      <w:r w:rsidRPr="00492526">
        <w:rPr>
          <w:i/>
          <w:iCs/>
          <w:noProof/>
          <w:lang w:val="pt-BR"/>
        </w:rPr>
        <w:t>Academic Emergency Medicine</w:t>
      </w:r>
      <w:r w:rsidRPr="00492526">
        <w:rPr>
          <w:noProof/>
          <w:lang w:val="pt-BR"/>
        </w:rPr>
        <w:t xml:space="preserve">, </w:t>
      </w:r>
      <w:r w:rsidRPr="00492526">
        <w:rPr>
          <w:i/>
          <w:iCs/>
          <w:noProof/>
          <w:lang w:val="pt-BR"/>
        </w:rPr>
        <w:t>28</w:t>
      </w:r>
      <w:r w:rsidRPr="00492526">
        <w:rPr>
          <w:noProof/>
          <w:lang w:val="pt-BR"/>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4" w:name="_Hlk23718301"/>
      <w:bookmarkStart w:id="115" w:name="_Ref87607201"/>
      <w:bookmarkStart w:id="116"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4"/>
      <w:r w:rsidR="004B7089" w:rsidRPr="004B7089">
        <w:rPr>
          <w:lang w:val="pt-BR"/>
        </w:rPr>
        <w:t>Descrição da Base de d</w:t>
      </w:r>
      <w:r w:rsidR="004B7089">
        <w:rPr>
          <w:lang w:val="pt-BR"/>
        </w:rPr>
        <w:t>ados</w:t>
      </w:r>
      <w:bookmarkEnd w:id="115"/>
      <w:bookmarkEnd w:id="116"/>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94559A">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 – Neurológico</w:t>
            </w:r>
          </w:p>
          <w:p w14:paraId="6EE0D63F" w14:textId="7B782EA3" w:rsidR="00736076" w:rsidRPr="002E4027" w:rsidRDefault="00736076" w:rsidP="002E4027">
            <w:pPr>
              <w:jc w:val="center"/>
              <w:rPr>
                <w:lang w:val="pt-PT"/>
              </w:rPr>
            </w:pPr>
            <w:r w:rsidRPr="002E4027">
              <w:rPr>
                <w:lang w:val="pt-PT"/>
              </w:rPr>
              <w:t>1 – Cardiovascular</w:t>
            </w:r>
          </w:p>
          <w:p w14:paraId="7A59C119" w14:textId="3E8E18ED" w:rsidR="00736076" w:rsidRPr="002E4027" w:rsidRDefault="00736076" w:rsidP="002E4027">
            <w:pPr>
              <w:jc w:val="center"/>
              <w:rPr>
                <w:lang w:val="pt-PT"/>
              </w:rPr>
            </w:pPr>
            <w:r w:rsidRPr="002E4027">
              <w:rPr>
                <w:lang w:val="pt-PT"/>
              </w:rPr>
              <w:t>2 – Gastrointestinal</w:t>
            </w:r>
          </w:p>
          <w:p w14:paraId="0659060F" w14:textId="562E9DA8" w:rsidR="00736076" w:rsidRPr="002E4027" w:rsidRDefault="00736076" w:rsidP="002E4027">
            <w:pPr>
              <w:jc w:val="center"/>
              <w:rPr>
                <w:lang w:val="pt-PT"/>
              </w:rPr>
            </w:pPr>
            <w:r w:rsidRPr="002E4027">
              <w:rPr>
                <w:lang w:val="pt-PT"/>
              </w:rPr>
              <w:t>3 – Respiratório</w:t>
            </w:r>
          </w:p>
          <w:p w14:paraId="5EC7F877" w14:textId="23C6CD9E" w:rsidR="00736076" w:rsidRPr="002E4027" w:rsidRDefault="00736076" w:rsidP="002E4027">
            <w:pPr>
              <w:jc w:val="center"/>
              <w:rPr>
                <w:lang w:val="pt-PT"/>
              </w:rPr>
            </w:pPr>
            <w:r w:rsidRPr="002E4027">
              <w:rPr>
                <w:lang w:val="pt-PT"/>
              </w:rPr>
              <w:t xml:space="preserve">4 –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6 -- Toxicidade de Drogas</w:t>
            </w:r>
          </w:p>
          <w:p w14:paraId="5E7E3E54" w14:textId="65923CE2" w:rsidR="00736076" w:rsidRPr="002E4027" w:rsidRDefault="00736076" w:rsidP="002E4027">
            <w:pPr>
              <w:jc w:val="center"/>
              <w:rPr>
                <w:lang w:val="pt-PT"/>
              </w:rPr>
            </w:pPr>
            <w:r w:rsidRPr="002E4027">
              <w:rPr>
                <w:lang w:val="pt-PT"/>
              </w:rPr>
              <w:t>7 – Outro</w:t>
            </w:r>
          </w:p>
          <w:p w14:paraId="1B722788" w14:textId="032A9EFC" w:rsidR="00736076" w:rsidRPr="002E4027" w:rsidRDefault="00736076" w:rsidP="002E4027">
            <w:pPr>
              <w:jc w:val="center"/>
              <w:rPr>
                <w:lang w:val="pt-PT"/>
              </w:rPr>
            </w:pPr>
            <w:r w:rsidRPr="002E4027">
              <w:rPr>
                <w:lang w:val="pt-PT"/>
              </w:rPr>
              <w:t xml:space="preserve">8 -- </w:t>
            </w:r>
            <w:proofErr w:type="spellStart"/>
            <w:r w:rsidRPr="002E4027">
              <w:rPr>
                <w:lang w:val="pt-PT"/>
              </w:rPr>
              <w:t>Hemato</w:t>
            </w:r>
            <w:proofErr w:type="spellEnd"/>
            <w:r w:rsidRPr="002E4027">
              <w:rPr>
                <w:lang w:val="pt-PT"/>
              </w:rPr>
              <w:t>-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Valores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135 a 146 </w:t>
            </w:r>
            <w:proofErr w:type="spellStart"/>
            <w:r>
              <w:rPr>
                <w:lang w:val="pt-BR" w:eastAsia="x-none"/>
              </w:rPr>
              <w:t>mEq</w:t>
            </w:r>
            <w:proofErr w:type="spellEnd"/>
            <w:r>
              <w:rPr>
                <w:lang w:val="pt-BR" w:eastAsia="x-none"/>
              </w:rPr>
              <w:t>/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w:t>
            </w:r>
            <w:proofErr w:type="spellStart"/>
            <w:r w:rsidR="002C4011">
              <w:rPr>
                <w:lang w:val="pt-BR" w:eastAsia="x-none"/>
              </w:rPr>
              <w:t>dL</w:t>
            </w:r>
            <w:proofErr w:type="spellEnd"/>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Valores referência: 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678" w:type="dxa"/>
          </w:tcPr>
          <w:p w14:paraId="53EE3AB8" w14:textId="41296D8D" w:rsidR="00736076" w:rsidRDefault="00C25DB1" w:rsidP="002E4027">
            <w:pPr>
              <w:jc w:val="center"/>
              <w:rPr>
                <w:lang w:val="pt-BR" w:eastAsia="x-none"/>
              </w:rPr>
            </w:pPr>
            <w:r>
              <w:rPr>
                <w:lang w:val="pt-BR" w:eastAsia="x-none"/>
              </w:rPr>
              <w:t>Anti-histamínico</w:t>
            </w:r>
            <w:r w:rsidR="0061797E">
              <w:rPr>
                <w:lang w:val="pt-BR" w:eastAsia="x-none"/>
              </w:rPr>
              <w:t xml:space="preserve">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zepam</w:t>
            </w:r>
            <w:proofErr w:type="spellEnd"/>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678" w:type="dxa"/>
          </w:tcPr>
          <w:p w14:paraId="0A5D74C5" w14:textId="5D09D79E"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678"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678" w:type="dxa"/>
          </w:tcPr>
          <w:p w14:paraId="497C502F" w14:textId="4734FB3D" w:rsidR="00736076" w:rsidRDefault="006C6AC6" w:rsidP="002E4027">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678"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678" w:type="dxa"/>
          </w:tcPr>
          <w:p w14:paraId="0610F4AC" w14:textId="067505A4"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678" w:type="dxa"/>
          </w:tcPr>
          <w:p w14:paraId="302E4707" w14:textId="7618D261" w:rsidR="00736076" w:rsidRDefault="00EE6F86" w:rsidP="002E4027">
            <w:pPr>
              <w:jc w:val="center"/>
              <w:rPr>
                <w:lang w:val="pt-BR" w:eastAsia="x-none"/>
              </w:rPr>
            </w:pPr>
            <w:r>
              <w:rPr>
                <w:lang w:val="pt-BR" w:eastAsia="x-none"/>
              </w:rPr>
              <w:t>Psicofármaco pertencente à classe dos 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678" w:type="dxa"/>
          </w:tcPr>
          <w:p w14:paraId="62ACC96B" w14:textId="6BEDF640" w:rsidR="00736076" w:rsidRDefault="00392E0A" w:rsidP="002E4027">
            <w:pPr>
              <w:jc w:val="center"/>
              <w:rPr>
                <w:lang w:val="pt-BR" w:eastAsia="x-none"/>
              </w:rPr>
            </w:pPr>
            <w:r>
              <w:rPr>
                <w:lang w:val="pt-BR" w:eastAsia="x-none"/>
              </w:rPr>
              <w:t>Anti-histamínico</w:t>
            </w:r>
            <w:r w:rsidR="0061797E">
              <w:rPr>
                <w:lang w:val="pt-BR" w:eastAsia="x-none"/>
              </w:rPr>
              <w:t xml:space="preserve">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678" w:type="dxa"/>
          </w:tcPr>
          <w:p w14:paraId="449AADC3" w14:textId="5C1E97DD" w:rsidR="00736076" w:rsidRDefault="00392E0A" w:rsidP="002E4027">
            <w:pPr>
              <w:jc w:val="center"/>
              <w:rPr>
                <w:lang w:val="pt-BR" w:eastAsia="x-none"/>
              </w:rPr>
            </w:pPr>
            <w:r>
              <w:rPr>
                <w:lang w:val="pt-BR" w:eastAsia="x-none"/>
              </w:rPr>
              <w:t>Antiespas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678" w:type="dxa"/>
          </w:tcPr>
          <w:p w14:paraId="3896B83C" w14:textId="526609E4"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 xml:space="preserve">Anti-hipertensor pertencente à categoria d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0 – Não</w:t>
            </w:r>
          </w:p>
          <w:p w14:paraId="5932C00A" w14:textId="449BA714" w:rsidR="00736076" w:rsidRPr="002E4027" w:rsidRDefault="00545D63" w:rsidP="002E4027">
            <w:pPr>
              <w:jc w:val="center"/>
              <w:rPr>
                <w:lang w:val="pt-BR" w:eastAsia="x-none"/>
              </w:rPr>
            </w:pPr>
            <w:r w:rsidRPr="002E4027">
              <w:rPr>
                <w:lang w:val="pt-BR"/>
              </w:rPr>
              <w:t>1 – 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0 – Não</w:t>
            </w:r>
          </w:p>
          <w:p w14:paraId="30534AA9" w14:textId="44FC3C6F" w:rsidR="00736076" w:rsidRPr="002E4027" w:rsidRDefault="00545D63" w:rsidP="002E4027">
            <w:pPr>
              <w:jc w:val="center"/>
              <w:rPr>
                <w:lang w:val="pt-BR" w:eastAsia="x-none"/>
              </w:rPr>
            </w:pPr>
            <w:r w:rsidRPr="002E4027">
              <w:rPr>
                <w:lang w:val="pt-BR"/>
              </w:rPr>
              <w:t>1 – 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7" w:name="_Ref68863761"/>
      <w:bookmarkStart w:id="118"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7"/>
      <w:bookmarkEnd w:id="11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9" w:name="_Ref68873954"/>
      <w:bookmarkStart w:id="120"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9"/>
      <w:bookmarkEnd w:id="12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8F3A7" w14:textId="77777777" w:rsidR="00057E79" w:rsidRDefault="00057E79" w:rsidP="00E21F02">
      <w:r>
        <w:separator/>
      </w:r>
    </w:p>
  </w:endnote>
  <w:endnote w:type="continuationSeparator" w:id="0">
    <w:p w14:paraId="6CC0C29D" w14:textId="77777777" w:rsidR="00057E79" w:rsidRDefault="00057E7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F24DF" w14:textId="77777777" w:rsidR="00057E79" w:rsidRDefault="00057E79" w:rsidP="00E21F02">
      <w:r>
        <w:separator/>
      </w:r>
    </w:p>
  </w:footnote>
  <w:footnote w:type="continuationSeparator" w:id="0">
    <w:p w14:paraId="23C858EF" w14:textId="77777777" w:rsidR="00057E79" w:rsidRDefault="00057E7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57E79"/>
    <w:rsid w:val="0006013A"/>
    <w:rsid w:val="0006043E"/>
    <w:rsid w:val="00060544"/>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6B5"/>
    <w:rsid w:val="000E16C8"/>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8F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F97"/>
    <w:rsid w:val="001A0929"/>
    <w:rsid w:val="001A1CB0"/>
    <w:rsid w:val="001A3EFB"/>
    <w:rsid w:val="001A4095"/>
    <w:rsid w:val="001A51EF"/>
    <w:rsid w:val="001A540A"/>
    <w:rsid w:val="001A580D"/>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D0BBE"/>
    <w:rsid w:val="001D1148"/>
    <w:rsid w:val="001D143E"/>
    <w:rsid w:val="001D14AB"/>
    <w:rsid w:val="001D19D2"/>
    <w:rsid w:val="001D2016"/>
    <w:rsid w:val="001D22FF"/>
    <w:rsid w:val="001D23D5"/>
    <w:rsid w:val="001D2436"/>
    <w:rsid w:val="001D291F"/>
    <w:rsid w:val="001D3B6F"/>
    <w:rsid w:val="001D42D3"/>
    <w:rsid w:val="001D53A1"/>
    <w:rsid w:val="001D5456"/>
    <w:rsid w:val="001D62AC"/>
    <w:rsid w:val="001D66CD"/>
    <w:rsid w:val="001D6D60"/>
    <w:rsid w:val="001D6DC6"/>
    <w:rsid w:val="001D7845"/>
    <w:rsid w:val="001D7C27"/>
    <w:rsid w:val="001E09E1"/>
    <w:rsid w:val="001E0A04"/>
    <w:rsid w:val="001E0E2B"/>
    <w:rsid w:val="001E0EDB"/>
    <w:rsid w:val="001E1B6F"/>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5B62"/>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07D"/>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D55"/>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33A"/>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7B0"/>
    <w:rsid w:val="006054D4"/>
    <w:rsid w:val="00605806"/>
    <w:rsid w:val="00605838"/>
    <w:rsid w:val="00605DC6"/>
    <w:rsid w:val="0060610C"/>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8D5"/>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AD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87A"/>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408"/>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144"/>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331"/>
    <w:rsid w:val="009E2856"/>
    <w:rsid w:val="009E313E"/>
    <w:rsid w:val="009E3247"/>
    <w:rsid w:val="009E3634"/>
    <w:rsid w:val="009E374E"/>
    <w:rsid w:val="009E38B7"/>
    <w:rsid w:val="009E3A3B"/>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A44"/>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647"/>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AC2"/>
    <w:rsid w:val="00B92FB5"/>
    <w:rsid w:val="00B94009"/>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3A84"/>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480"/>
    <w:rsid w:val="00C06D40"/>
    <w:rsid w:val="00C06DED"/>
    <w:rsid w:val="00C071D4"/>
    <w:rsid w:val="00C0758D"/>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D39"/>
    <w:rsid w:val="00D021C7"/>
    <w:rsid w:val="00D02440"/>
    <w:rsid w:val="00D02867"/>
    <w:rsid w:val="00D030A5"/>
    <w:rsid w:val="00D031E4"/>
    <w:rsid w:val="00D0334F"/>
    <w:rsid w:val="00D03388"/>
    <w:rsid w:val="00D03B44"/>
    <w:rsid w:val="00D043F9"/>
    <w:rsid w:val="00D045EB"/>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0816"/>
    <w:rsid w:val="00D31068"/>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5F5F"/>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4B2A"/>
    <w:rsid w:val="00DC5063"/>
    <w:rsid w:val="00DC50DF"/>
    <w:rsid w:val="00DC6254"/>
    <w:rsid w:val="00DC69C9"/>
    <w:rsid w:val="00DC7316"/>
    <w:rsid w:val="00DC7398"/>
    <w:rsid w:val="00DC7B8B"/>
    <w:rsid w:val="00DC7EA1"/>
    <w:rsid w:val="00DC7FB8"/>
    <w:rsid w:val="00DD0036"/>
    <w:rsid w:val="00DD02F9"/>
    <w:rsid w:val="00DD105C"/>
    <w:rsid w:val="00DD1C6B"/>
    <w:rsid w:val="00DD258D"/>
    <w:rsid w:val="00DD3148"/>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BBA"/>
    <w:rsid w:val="00E15C68"/>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577"/>
    <w:rsid w:val="00E91697"/>
    <w:rsid w:val="00E9177A"/>
    <w:rsid w:val="00E91BD1"/>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4</TotalTime>
  <Pages>118</Pages>
  <Words>153759</Words>
  <Characters>876428</Characters>
  <Application>Microsoft Office Word</Application>
  <DocSecurity>0</DocSecurity>
  <Lines>7303</Lines>
  <Paragraphs>20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2813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46</cp:revision>
  <cp:lastPrinted>2021-08-06T22:21:00Z</cp:lastPrinted>
  <dcterms:created xsi:type="dcterms:W3CDTF">2021-11-12T19:56:00Z</dcterms:created>
  <dcterms:modified xsi:type="dcterms:W3CDTF">2021-11-2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